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7040D" w14:textId="619C669A" w:rsidR="00900401" w:rsidRDefault="003C13AE" w:rsidP="003C13AE">
      <w:pPr>
        <w:pStyle w:val="Heading1"/>
      </w:pPr>
      <w:r>
        <w:t>P</w:t>
      </w:r>
      <w:r w:rsidR="00954E99">
        <w:softHyphen/>
      </w:r>
      <w:r>
        <w:t>ropeller Performance Modelling Using BE</w:t>
      </w:r>
      <w:r w:rsidR="0056027C">
        <w:t>M</w:t>
      </w:r>
      <w:r>
        <w:t>T</w:t>
      </w:r>
    </w:p>
    <w:p w14:paraId="70F30551" w14:textId="14C34AAB" w:rsidR="003C13AE" w:rsidRDefault="0056027C" w:rsidP="003C13AE">
      <w:r>
        <w:t>The Blade Element Theory</w:t>
      </w:r>
      <w:r w:rsidR="00131CE2">
        <w:t xml:space="preserve"> </w:t>
      </w:r>
      <w:r w:rsidR="00214327">
        <w:fldChar w:fldCharType="begin" w:fldLock="1"/>
      </w:r>
      <w:r w:rsidR="00214327">
        <w:instrText>ADDIN CSL_CITATION {"citationItems":[{"id":"ITEM-1","itemData":{"ISBN":"9780123973085","author":[{"dropping-particle":"","family":"Snorri Gudmundsson","given":"","non-dropping-particle":"","parse-names":false,"suffix":""}],"id":"ITEM-1","issued":{"date-parts":[["2014"]]},"number-of-pages":"1029","title":"General Aviation Aircraft Design : Applied Methods","type":"book"},"uris":["http://www.mendeley.com/documents/?uuid=8a0e410e-9fde-421e-bd52-e9432f3bfcbb"]}],"mendeley":{"formattedCitation":"[1]","plainTextFormattedCitation":"[1]"},"properties":{"noteIndex":0},"schema":"https://github.com/citation-style-language/schema/raw/master/csl-citation.json"}</w:instrText>
      </w:r>
      <w:r w:rsidR="00214327">
        <w:fldChar w:fldCharType="separate"/>
      </w:r>
      <w:r w:rsidR="00214327" w:rsidRPr="00214327">
        <w:rPr>
          <w:noProof/>
        </w:rPr>
        <w:t>[1]</w:t>
      </w:r>
      <w:r w:rsidR="00214327">
        <w:fldChar w:fldCharType="end"/>
      </w:r>
      <w:r w:rsidR="00214327">
        <w:t xml:space="preserve"> </w:t>
      </w:r>
      <w:r>
        <w:t xml:space="preserve">attempts to estimate the performance of a propeller by dividing the blade into small sections called blade elements and then treating each element as a separate 2-D airfoil. The aerodynamic characteristics of each element are calculated based on the local flow conditions and are </w:t>
      </w:r>
      <w:r w:rsidR="003278C6">
        <w:t>integrated</w:t>
      </w:r>
      <w:r>
        <w:t xml:space="preserve"> in the end to give the performance of the complete propeller. The Momentum Theory is used to estimate the induced AOA which results from the </w:t>
      </w:r>
      <w:r w:rsidR="00196AAF">
        <w:t>induced velocity of air; effectively making BET into BEMT. BEMT was implemented in a MATLAB code and the verification of the code was possible thanks to the propeller databases made available by UIUC (University of Illinois Urbana Champagne) and AP</w:t>
      </w:r>
      <w:r w:rsidR="000000A9">
        <w:t>C propellers. The geometry file</w:t>
      </w:r>
      <w:r w:rsidR="00196AAF">
        <w:t xml:space="preserve"> of a propeller </w:t>
      </w:r>
      <w:r w:rsidR="000000A9">
        <w:t>was</w:t>
      </w:r>
      <w:r w:rsidR="00196AAF">
        <w:t xml:space="preserve"> used to populate the MATLAB code and the results were compared to the</w:t>
      </w:r>
      <w:r w:rsidR="000000A9">
        <w:t xml:space="preserve"> corresponding performance file</w:t>
      </w:r>
      <w:r w:rsidR="00196AAF">
        <w:t>.</w:t>
      </w:r>
    </w:p>
    <w:p w14:paraId="18ADFA97" w14:textId="286D3A6E" w:rsidR="00196AAF" w:rsidRDefault="00196AAF" w:rsidP="00196AAF">
      <w:pPr>
        <w:pStyle w:val="Heading2"/>
      </w:pPr>
      <w:r>
        <w:t>Integration of XFOIL</w:t>
      </w:r>
    </w:p>
    <w:p w14:paraId="016752AD" w14:textId="130ED4E8" w:rsidR="00196AAF" w:rsidRDefault="00196AAF" w:rsidP="00196AAF">
      <w:r>
        <w:t xml:space="preserve">A challenge with the BEMT code is that although </w:t>
      </w:r>
      <w:r w:rsidR="00031966">
        <w:t xml:space="preserve">the determination of aerodynamic characteristics of each section individually based on local flow conditions and AOA allows </w:t>
      </w:r>
      <w:r w:rsidR="002A1C4D">
        <w:t>for high</w:t>
      </w:r>
      <w:r w:rsidR="00031966">
        <w:t xml:space="preserve"> fidelity, the accurate determination of these characteristics using a singular lift</w:t>
      </w:r>
      <w:r w:rsidR="007A48A9">
        <w:t>-</w:t>
      </w:r>
      <w:r w:rsidR="00031966">
        <w:t>drag equation renders the solution inaccurate since the lift and drag equatio</w:t>
      </w:r>
      <w:r w:rsidR="002A1C4D">
        <w:t>n is specific to the Reynolds number</w:t>
      </w:r>
      <w:r w:rsidR="007A48A9">
        <w:t>;</w:t>
      </w:r>
      <w:r w:rsidR="002A1C4D">
        <w:t xml:space="preserve"> which</w:t>
      </w:r>
      <w:r w:rsidR="007A48A9">
        <w:t xml:space="preserve"> perceptibly</w:t>
      </w:r>
      <w:r w:rsidR="002A1C4D">
        <w:t xml:space="preserve"> changes along the blade span with increasing tangential velocities. </w:t>
      </w:r>
    </w:p>
    <w:p w14:paraId="2B8D8E62" w14:textId="1E24B370" w:rsidR="002A1C4D" w:rsidRDefault="002A1C4D" w:rsidP="00196AAF">
      <w:r>
        <w:t xml:space="preserve">XFOIL is a well-known panel method solver for determining the airfoil aerodynamic characteristics and </w:t>
      </w:r>
      <w:r w:rsidR="007A48A9">
        <w:t xml:space="preserve">was </w:t>
      </w:r>
      <w:r>
        <w:t xml:space="preserve"> automated into the BEMT code such that it could be called </w:t>
      </w:r>
      <w:r w:rsidR="00C978A7">
        <w:t>iteratively for each</w:t>
      </w:r>
      <w:r>
        <w:t xml:space="preserve"> segment of the propeller. </w:t>
      </w:r>
      <w:r w:rsidR="004A63A7">
        <w:t xml:space="preserve">However, frequent convergence errors necessitated the use of some other aerodynamics software. </w:t>
      </w:r>
    </w:p>
    <w:p w14:paraId="0CEC8166" w14:textId="08884194" w:rsidR="002A1C4D" w:rsidRDefault="002534E8" w:rsidP="002A1C4D">
      <w:pPr>
        <w:pStyle w:val="Heading2"/>
      </w:pPr>
      <w:r>
        <w:t>Integration of VSPAERO</w:t>
      </w:r>
    </w:p>
    <w:p w14:paraId="6E488A9A" w14:textId="663243BD" w:rsidR="002534E8" w:rsidRPr="002534E8" w:rsidRDefault="002534E8" w:rsidP="002534E8">
      <w:r>
        <w:t xml:space="preserve">Although VSPAERO has been developed for aerodynamic analysis of 3-D bodies, airfoil analysis can be made possible by making a pseudo-infinite wing i.e. a wing with a very large span. The automation of VSPAERO into the BEMT code is still in progress and will hopefully bring the </w:t>
      </w:r>
      <w:r w:rsidR="000000A9">
        <w:t>expectations of a high fidelity propeller performance tool into fruition.</w:t>
      </w:r>
    </w:p>
    <w:p w14:paraId="79FB2668" w14:textId="1EC09965" w:rsidR="002A1C4D" w:rsidRDefault="00174738" w:rsidP="002A1C4D">
      <w:r>
        <w:t>For now, we are certain that the BEMT code is valid from an algorithm standpoint since even with the same two equations for lift and drag at each segment, we get a result which resembles the actual performance data which is a good indication of success once VSPAERO is integrated in the BEMT code.</w:t>
      </w:r>
    </w:p>
    <w:tbl>
      <w:tblPr>
        <w:tblStyle w:val="TableGrid"/>
        <w:tblW w:w="0" w:type="auto"/>
        <w:tblLook w:val="04A0" w:firstRow="1" w:lastRow="0" w:firstColumn="1" w:lastColumn="0" w:noHBand="0" w:noVBand="1"/>
      </w:tblPr>
      <w:tblGrid>
        <w:gridCol w:w="4675"/>
        <w:gridCol w:w="4675"/>
      </w:tblGrid>
      <w:tr w:rsidR="00E42B34" w14:paraId="68CA2D01" w14:textId="77777777" w:rsidTr="00023C79">
        <w:tc>
          <w:tcPr>
            <w:tcW w:w="9350" w:type="dxa"/>
            <w:gridSpan w:val="2"/>
          </w:tcPr>
          <w:p w14:paraId="70257A1A" w14:textId="0D694835" w:rsidR="00E42B34" w:rsidRDefault="00E42B34" w:rsidP="00E42B34">
            <w:pPr>
              <w:jc w:val="center"/>
            </w:pPr>
            <w:r>
              <w:lastRenderedPageBreak/>
              <w:t>Propeller Efficiency Comparison</w:t>
            </w:r>
          </w:p>
        </w:tc>
      </w:tr>
      <w:tr w:rsidR="00E42B34" w14:paraId="57316E52" w14:textId="77777777" w:rsidTr="00E42B34">
        <w:tc>
          <w:tcPr>
            <w:tcW w:w="4675" w:type="dxa"/>
          </w:tcPr>
          <w:p w14:paraId="37A4611A" w14:textId="02E34FD9" w:rsidR="00E42B34" w:rsidRDefault="00E42B34" w:rsidP="00E42B34">
            <w:pPr>
              <w:jc w:val="center"/>
            </w:pPr>
            <w:r w:rsidRPr="00174738">
              <w:rPr>
                <w:noProof/>
                <w:lang w:val="en-US"/>
              </w:rPr>
              <w:drawing>
                <wp:inline distT="0" distB="0" distL="0" distR="0" wp14:anchorId="657AE576" wp14:editId="6B903088">
                  <wp:extent cx="2682026" cy="20116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2026" cy="2011680"/>
                          </a:xfrm>
                          <a:prstGeom prst="rect">
                            <a:avLst/>
                          </a:prstGeom>
                          <a:noFill/>
                          <a:ln>
                            <a:noFill/>
                          </a:ln>
                        </pic:spPr>
                      </pic:pic>
                    </a:graphicData>
                  </a:graphic>
                </wp:inline>
              </w:drawing>
            </w:r>
          </w:p>
        </w:tc>
        <w:tc>
          <w:tcPr>
            <w:tcW w:w="4675" w:type="dxa"/>
          </w:tcPr>
          <w:p w14:paraId="382DFC36" w14:textId="5F1DCCB3" w:rsidR="00E42B34" w:rsidRDefault="00E42B34" w:rsidP="00E42B34">
            <w:pPr>
              <w:jc w:val="center"/>
            </w:pPr>
            <w:r w:rsidRPr="00D27956">
              <w:rPr>
                <w:noProof/>
                <w:lang w:val="en-US"/>
              </w:rPr>
              <w:drawing>
                <wp:inline distT="0" distB="0" distL="0" distR="0" wp14:anchorId="1542D72E" wp14:editId="1693CD8F">
                  <wp:extent cx="2682027" cy="20116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2027" cy="2011680"/>
                          </a:xfrm>
                          <a:prstGeom prst="rect">
                            <a:avLst/>
                          </a:prstGeom>
                          <a:noFill/>
                          <a:ln>
                            <a:noFill/>
                          </a:ln>
                        </pic:spPr>
                      </pic:pic>
                    </a:graphicData>
                  </a:graphic>
                </wp:inline>
              </w:drawing>
            </w:r>
          </w:p>
        </w:tc>
      </w:tr>
      <w:tr w:rsidR="00E42B34" w14:paraId="7D5FCDEC" w14:textId="77777777" w:rsidTr="00591A14">
        <w:tc>
          <w:tcPr>
            <w:tcW w:w="9350" w:type="dxa"/>
            <w:gridSpan w:val="2"/>
          </w:tcPr>
          <w:p w14:paraId="350AE0D3" w14:textId="19F94397" w:rsidR="00E42B34" w:rsidRPr="00E42B34" w:rsidRDefault="00E42B34" w:rsidP="00E42B34">
            <w:pPr>
              <w:jc w:val="center"/>
            </w:pPr>
            <w:r>
              <w:t>Propeller C</w:t>
            </w:r>
            <w:r>
              <w:rPr>
                <w:vertAlign w:val="subscript"/>
              </w:rPr>
              <w:t>T</w:t>
            </w:r>
            <w:r>
              <w:t xml:space="preserve"> Comparison</w:t>
            </w:r>
          </w:p>
        </w:tc>
      </w:tr>
      <w:tr w:rsidR="00E42B34" w14:paraId="67BE8E4A" w14:textId="77777777" w:rsidTr="00E42B34">
        <w:tc>
          <w:tcPr>
            <w:tcW w:w="4675" w:type="dxa"/>
          </w:tcPr>
          <w:p w14:paraId="721E8A6D" w14:textId="1D5E1063" w:rsidR="00E42B34" w:rsidRDefault="00E42B34" w:rsidP="00E42B34">
            <w:pPr>
              <w:jc w:val="center"/>
            </w:pPr>
            <w:r w:rsidRPr="00E42B34">
              <w:rPr>
                <w:noProof/>
                <w:lang w:val="en-US"/>
              </w:rPr>
              <w:drawing>
                <wp:inline distT="0" distB="0" distL="0" distR="0" wp14:anchorId="166D3670" wp14:editId="3B883E6F">
                  <wp:extent cx="2682027" cy="20116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2027" cy="2011680"/>
                          </a:xfrm>
                          <a:prstGeom prst="rect">
                            <a:avLst/>
                          </a:prstGeom>
                          <a:noFill/>
                          <a:ln>
                            <a:noFill/>
                          </a:ln>
                        </pic:spPr>
                      </pic:pic>
                    </a:graphicData>
                  </a:graphic>
                </wp:inline>
              </w:drawing>
            </w:r>
          </w:p>
        </w:tc>
        <w:tc>
          <w:tcPr>
            <w:tcW w:w="4675" w:type="dxa"/>
          </w:tcPr>
          <w:p w14:paraId="18B1600D" w14:textId="22EFFA97" w:rsidR="00E42B34" w:rsidRDefault="00E42B34" w:rsidP="00E42B34">
            <w:pPr>
              <w:jc w:val="center"/>
            </w:pPr>
            <w:r w:rsidRPr="00E42B34">
              <w:rPr>
                <w:noProof/>
                <w:lang w:val="en-US"/>
              </w:rPr>
              <w:drawing>
                <wp:inline distT="0" distB="0" distL="0" distR="0" wp14:anchorId="48D71AA6" wp14:editId="731771B5">
                  <wp:extent cx="2682027" cy="2011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82027" cy="2011680"/>
                          </a:xfrm>
                          <a:prstGeom prst="rect">
                            <a:avLst/>
                          </a:prstGeom>
                          <a:noFill/>
                          <a:ln>
                            <a:noFill/>
                          </a:ln>
                        </pic:spPr>
                      </pic:pic>
                    </a:graphicData>
                  </a:graphic>
                </wp:inline>
              </w:drawing>
            </w:r>
          </w:p>
        </w:tc>
      </w:tr>
    </w:tbl>
    <w:p w14:paraId="5DC98D7C" w14:textId="77777777" w:rsidR="00E42B34" w:rsidRDefault="00E42B34" w:rsidP="002A1C4D"/>
    <w:p w14:paraId="44DE1D6D" w14:textId="79FD5C2F" w:rsidR="00174738" w:rsidRDefault="00174738" w:rsidP="00D27956">
      <w:pPr>
        <w:jc w:val="center"/>
      </w:pPr>
    </w:p>
    <w:p w14:paraId="07C66F90" w14:textId="77777777" w:rsidR="004C017E" w:rsidRDefault="004C017E" w:rsidP="00D27956">
      <w:pPr>
        <w:jc w:val="center"/>
      </w:pPr>
    </w:p>
    <w:p w14:paraId="62B29DC9" w14:textId="039D1D6A" w:rsidR="004C017E" w:rsidRDefault="004C017E" w:rsidP="004C017E">
      <w:pPr>
        <w:pStyle w:val="Heading1"/>
      </w:pPr>
      <w:r>
        <w:t>P</w:t>
      </w:r>
      <w:r>
        <w:softHyphen/>
        <w:t>ropeller Performance Modelling Using VSPAERO</w:t>
      </w:r>
    </w:p>
    <w:p w14:paraId="3D7E286D" w14:textId="37DD5004" w:rsidR="004C017E" w:rsidRDefault="004C017E" w:rsidP="004C017E">
      <w:r>
        <w:t xml:space="preserve">Aside from wings and fuselage, the geometry </w:t>
      </w:r>
      <w:r w:rsidR="00BA0966">
        <w:t>module</w:t>
      </w:r>
      <w:r>
        <w:t xml:space="preserve"> of </w:t>
      </w:r>
      <w:proofErr w:type="spellStart"/>
      <w:r>
        <w:t>OpenVSP</w:t>
      </w:r>
      <w:proofErr w:type="spellEnd"/>
      <w:r>
        <w:t xml:space="preserve"> allows modelling propellers. There are two ways to model propellers in </w:t>
      </w:r>
      <w:proofErr w:type="spellStart"/>
      <w:r>
        <w:t>OpenVSP</w:t>
      </w:r>
      <w:proofErr w:type="spellEnd"/>
      <w:r>
        <w:t xml:space="preserve">; as a momentum imparting disk (similar to what we see in the development of the Momentum Theory); and as an actual propeller with blades, </w:t>
      </w:r>
      <w:proofErr w:type="spellStart"/>
      <w:r>
        <w:t>airfoils</w:t>
      </w:r>
      <w:proofErr w:type="spellEnd"/>
      <w:r>
        <w:t xml:space="preserve">, etc. The propulsion team was able to use the geometry files available for the APC propellers, to recreate the propeller </w:t>
      </w:r>
      <w:r w:rsidR="00802DAA">
        <w:t xml:space="preserve">geometry in </w:t>
      </w:r>
      <w:proofErr w:type="spellStart"/>
      <w:r w:rsidR="00802DAA">
        <w:t>OpenVSP</w:t>
      </w:r>
      <w:proofErr w:type="spellEnd"/>
      <w:r w:rsidR="00802DAA">
        <w:t xml:space="preserve">. The process for recreating the geometry is not trivial as it requires inserting the sections in the propeller object manually and then </w:t>
      </w:r>
      <w:r w:rsidR="00802DAA">
        <w:lastRenderedPageBreak/>
        <w:t xml:space="preserve">interpolating section characteristics from the geometry file in EXCEL since the control points for propeller pitch are predefined by VSP. </w:t>
      </w:r>
    </w:p>
    <w:p w14:paraId="0D82BDB4" w14:textId="7288179B" w:rsidR="00802DAA" w:rsidRDefault="00802DAA" w:rsidP="00802DAA">
      <w:pPr>
        <w:jc w:val="center"/>
      </w:pPr>
      <w:r w:rsidRPr="00E14B56">
        <w:rPr>
          <w:noProof/>
          <w:sz w:val="24"/>
          <w:lang w:val="en-US"/>
        </w:rPr>
        <w:drawing>
          <wp:inline distT="0" distB="0" distL="0" distR="0" wp14:anchorId="0120CDE2" wp14:editId="62871045">
            <wp:extent cx="5124091" cy="3763141"/>
            <wp:effectExtent l="0" t="0" r="635" b="889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2"/>
                    <a:stretch>
                      <a:fillRect/>
                    </a:stretch>
                  </pic:blipFill>
                  <pic:spPr>
                    <a:xfrm>
                      <a:off x="0" y="0"/>
                      <a:ext cx="5128411" cy="3766314"/>
                    </a:xfrm>
                    <a:prstGeom prst="rect">
                      <a:avLst/>
                    </a:prstGeom>
                  </pic:spPr>
                </pic:pic>
              </a:graphicData>
            </a:graphic>
          </wp:inline>
        </w:drawing>
      </w:r>
    </w:p>
    <w:p w14:paraId="69FE9A3B" w14:textId="284AF144" w:rsidR="00802DAA" w:rsidRDefault="00802DAA" w:rsidP="00802DAA">
      <w:r>
        <w:t xml:space="preserve">Once the propeller geometry was built in VSP, VSPAERO was used to determine the aerodynamic performance of the propeller. The </w:t>
      </w:r>
      <w:r w:rsidR="00A81DC3">
        <w:t>short-term</w:t>
      </w:r>
      <w:r>
        <w:t xml:space="preserve"> goal was to analyse the propeller performance at a few conditions for which the data exists in the performance files so as to get an idea of usability / accuracy. The </w:t>
      </w:r>
      <w:r w:rsidR="00A81DC3">
        <w:t>long-term</w:t>
      </w:r>
      <w:r>
        <w:t xml:space="preserve"> goal was to automate the use of VSPAERO to determine the propeller performance at multiple conditions using the scripting </w:t>
      </w:r>
      <w:r w:rsidR="0029386A">
        <w:t>feature</w:t>
      </w:r>
      <w:r w:rsidR="00340EF0">
        <w:t xml:space="preserve"> in</w:t>
      </w:r>
      <w:r>
        <w:t xml:space="preserve"> VSP.</w:t>
      </w:r>
    </w:p>
    <w:p w14:paraId="4A529665" w14:textId="47B84A2F" w:rsidR="00802DAA" w:rsidRDefault="00802DAA" w:rsidP="00802DAA">
      <w:r>
        <w:t xml:space="preserve">VSPAERO does an unsteady simulation of the propeller i.e. the boundary conditions are time dependant, the usable performance values of the propeller are from the last few iterations in the output files. VSPAERO has two solvers, i.e. </w:t>
      </w:r>
      <w:r w:rsidR="005534B1">
        <w:t xml:space="preserve">Panel method and Vortex Lattice method (VLM). </w:t>
      </w:r>
    </w:p>
    <w:p w14:paraId="0402D4A1" w14:textId="19A417AD" w:rsidR="005534B1" w:rsidRDefault="005534B1" w:rsidP="005534B1">
      <w:pPr>
        <w:pStyle w:val="Heading2"/>
      </w:pPr>
      <w:r>
        <w:t>Panel Method</w:t>
      </w:r>
    </w:p>
    <w:p w14:paraId="1FBD18E4" w14:textId="78FD7117" w:rsidR="005534B1" w:rsidRDefault="005534B1" w:rsidP="005534B1">
      <w:r>
        <w:t>The panel method was first used to analyse the propeller performance and for the most part, the solver refused to run, reasons were unclear since the geometry was simplified as much as possible however the solver would simply stall in the very start. Although the team would have preferred to use the panel solver as it is an ideal method for airfoil analysis and generating C</w:t>
      </w:r>
      <w:r>
        <w:rPr>
          <w:vertAlign w:val="subscript"/>
        </w:rPr>
        <w:t>p</w:t>
      </w:r>
      <w:r>
        <w:t xml:space="preserve"> graphs, any efforts made to use panel method for analysing the propeller did not bear fruit.</w:t>
      </w:r>
    </w:p>
    <w:p w14:paraId="2DE88315" w14:textId="1D99C55C" w:rsidR="005534B1" w:rsidRDefault="005534B1" w:rsidP="005534B1">
      <w:pPr>
        <w:pStyle w:val="Heading2"/>
      </w:pPr>
      <w:r>
        <w:lastRenderedPageBreak/>
        <w:t>VLM Method</w:t>
      </w:r>
    </w:p>
    <w:p w14:paraId="2F35255A" w14:textId="09E91C8C" w:rsidR="005534B1" w:rsidRDefault="005534B1" w:rsidP="005534B1">
      <w:r>
        <w:t xml:space="preserve">The VLM method was flexible and would always run with the propeller geometry, the problem however was that the VLM method required a 2-D / surface geometry for its analysis. Also known as the degenerate geometry, </w:t>
      </w:r>
      <w:r w:rsidR="002D580B">
        <w:t xml:space="preserve">it </w:t>
      </w:r>
      <w:r>
        <w:t xml:space="preserve">reduces the propeller </w:t>
      </w:r>
      <w:proofErr w:type="spellStart"/>
      <w:r>
        <w:t>airfoils</w:t>
      </w:r>
      <w:proofErr w:type="spellEnd"/>
      <w:r>
        <w:t xml:space="preserve"> into curved lines which of course leads to losses in accuracy. The results of the simulation were </w:t>
      </w:r>
      <w:r w:rsidR="001E1EDD">
        <w:t>in correspondence with</w:t>
      </w:r>
      <w:r>
        <w:t xml:space="preserve"> the performance data</w:t>
      </w:r>
      <w:r w:rsidR="00C37317">
        <w:t xml:space="preserve"> and</w:t>
      </w:r>
      <w:r w:rsidR="00BC6197">
        <w:t xml:space="preserve"> were</w:t>
      </w:r>
      <w:r w:rsidR="00C37317">
        <w:t xml:space="preserve"> used for further analysis</w:t>
      </w:r>
      <w:r w:rsidR="00750199">
        <w:t>.</w:t>
      </w:r>
    </w:p>
    <w:p w14:paraId="332E3BE3" w14:textId="031B248E" w:rsidR="002962C5" w:rsidRDefault="00E96432" w:rsidP="00E96432">
      <w:pPr>
        <w:pStyle w:val="Heading1"/>
      </w:pPr>
      <w:r>
        <w:t>Engine Performance Modelling</w:t>
      </w:r>
    </w:p>
    <w:p w14:paraId="435617AE" w14:textId="633C20CD" w:rsidR="00E96432" w:rsidRDefault="00E96432" w:rsidP="00E96432">
      <w:r>
        <w:t>Shaft Horse</w:t>
      </w:r>
      <w:r w:rsidR="00C87292">
        <w:t>p</w:t>
      </w:r>
      <w:r>
        <w:t>ower data</w:t>
      </w:r>
      <w:r w:rsidR="00D91003" w:rsidRPr="00D91003">
        <w:t xml:space="preserve"> </w:t>
      </w:r>
      <w:r w:rsidR="00D91003">
        <w:t>for every prospective engine</w:t>
      </w:r>
      <w:r w:rsidR="00D91003">
        <w:t>, along with specific fuel consumption in some cases,</w:t>
      </w:r>
      <w:r>
        <w:t xml:space="preserve"> </w:t>
      </w:r>
      <w:r w:rsidR="00C87292">
        <w:t>was available</w:t>
      </w:r>
      <w:r>
        <w:t xml:space="preserve"> in </w:t>
      </w:r>
      <w:r w:rsidR="00D91003">
        <w:t>engine</w:t>
      </w:r>
      <w:r>
        <w:t xml:space="preserve"> data sheet</w:t>
      </w:r>
      <w:r w:rsidR="00D91003">
        <w:t>s</w:t>
      </w:r>
      <w:r>
        <w:t>.</w:t>
      </w:r>
      <w:r w:rsidR="00F605F8">
        <w:t xml:space="preserve"> The Power data variation with altitude was determined using the </w:t>
      </w:r>
      <w:r w:rsidR="008B66F0">
        <w:t>rudimentary</w:t>
      </w:r>
      <w:r w:rsidR="00F605F8">
        <w:t xml:space="preserve"> density ratio relation used in performance textbooks such as</w:t>
      </w:r>
      <w:r w:rsidR="00A831F3">
        <w:t xml:space="preserve"> </w:t>
      </w:r>
      <w:r w:rsidR="00A831F3">
        <w:fldChar w:fldCharType="begin" w:fldLock="1"/>
      </w:r>
      <w:r w:rsidR="00214327">
        <w:instrText>ADDIN CSL_CITATION {"citationItems":[{"id":"ITEM-1","itemData":{"id":"ITEM-1","issued":{"date-parts":[["0"]]},"title":"Aircraft Performance and Design, Anderson, Jr., UMD, McGraw-Hill,1999.pdf","type":"article"},"uris":["http://www.mendeley.com/documents/?uuid=de7af637-a633-4dd5-bc11-0c50c4a64356"]}],"mendeley":{"formattedCitation":"[2]","plainTextFormattedCitation":"[2]","previouslyFormattedCitation":"[1]"},"properties":{"noteIndex":0},"schema":"https://github.com/citation-style-language/schema/raw/master/csl-citation.json"}</w:instrText>
      </w:r>
      <w:r w:rsidR="00A831F3">
        <w:fldChar w:fldCharType="separate"/>
      </w:r>
      <w:r w:rsidR="00214327" w:rsidRPr="00214327">
        <w:rPr>
          <w:noProof/>
        </w:rPr>
        <w:t>[2]</w:t>
      </w:r>
      <w:r w:rsidR="00A831F3">
        <w:fldChar w:fldCharType="end"/>
      </w:r>
      <w:r w:rsidR="00F605F8">
        <w:t xml:space="preserve">. Future endeavours will include the development of an actual </w:t>
      </w:r>
      <w:r w:rsidR="00214327">
        <w:t>physics-based</w:t>
      </w:r>
      <w:r w:rsidR="00F605F8">
        <w:t xml:space="preserve"> model of the Internal Combustion Engine similar to the BEMT model for propeller performance analysis. The following flow chart includes the current methodology used to build an engine deck which relies on engine data available from the data sheets and propeller performance data from either the performance files or the BEMT code.</w:t>
      </w:r>
    </w:p>
    <w:p w14:paraId="15C6CEF5" w14:textId="01088411" w:rsidR="00F605F8" w:rsidRPr="00E96432" w:rsidRDefault="00F605F8" w:rsidP="00E96432">
      <w:r>
        <w:rPr>
          <w:noProof/>
        </w:rPr>
        <w:drawing>
          <wp:inline distT="0" distB="0" distL="0" distR="0" wp14:anchorId="0577A2EF" wp14:editId="6A1911F0">
            <wp:extent cx="5951864"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5951864" cy="3657600"/>
                    </a:xfrm>
                    <a:prstGeom prst="rect">
                      <a:avLst/>
                    </a:prstGeom>
                  </pic:spPr>
                </pic:pic>
              </a:graphicData>
            </a:graphic>
          </wp:inline>
        </w:drawing>
      </w:r>
    </w:p>
    <w:p w14:paraId="323BC210" w14:textId="77777777" w:rsidR="00802DAA" w:rsidRDefault="00802DAA" w:rsidP="00802DAA"/>
    <w:p w14:paraId="58553E75" w14:textId="77777777" w:rsidR="00802DAA" w:rsidRPr="004C017E" w:rsidRDefault="00802DAA" w:rsidP="00802DAA"/>
    <w:p w14:paraId="33432D9D" w14:textId="4262B09A" w:rsidR="00D27956" w:rsidRPr="002A1C4D" w:rsidRDefault="00D27956" w:rsidP="004C017E"/>
    <w:sectPr w:rsidR="00D27956" w:rsidRPr="002A1C4D" w:rsidSect="001C3EB5">
      <w:footerReference w:type="first" r:id="rId15"/>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78E3E" w14:textId="77777777" w:rsidR="00942C59" w:rsidRDefault="00942C59">
      <w:pPr>
        <w:spacing w:after="0" w:line="240" w:lineRule="auto"/>
      </w:pPr>
      <w:r>
        <w:separator/>
      </w:r>
    </w:p>
  </w:endnote>
  <w:endnote w:type="continuationSeparator" w:id="0">
    <w:p w14:paraId="7D5FADE6" w14:textId="77777777" w:rsidR="00942C59" w:rsidRDefault="00942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2E966" w14:textId="77777777" w:rsidR="00174738" w:rsidRDefault="00174738"/>
  <w:p w14:paraId="7610CB30" w14:textId="77777777" w:rsidR="00174738" w:rsidRDefault="00174738"/>
  <w:p w14:paraId="7D4FE82B" w14:textId="77777777" w:rsidR="00174738" w:rsidRDefault="00174738"/>
  <w:p w14:paraId="7D8AC403" w14:textId="77777777" w:rsidR="00174738" w:rsidRDefault="00174738"/>
  <w:p w14:paraId="4F8E93CF" w14:textId="77777777" w:rsidR="00174738" w:rsidRDefault="00174738">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FE47A" w14:textId="77777777" w:rsidR="00942C59" w:rsidRDefault="00942C59">
      <w:pPr>
        <w:spacing w:after="0" w:line="240" w:lineRule="auto"/>
      </w:pPr>
      <w:r>
        <w:separator/>
      </w:r>
    </w:p>
  </w:footnote>
  <w:footnote w:type="continuationSeparator" w:id="0">
    <w:p w14:paraId="0DDBCBF7" w14:textId="77777777" w:rsidR="00942C59" w:rsidRDefault="00942C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pt;height:11.5pt" o:bullet="t">
        <v:imagedata r:id="rId1" o:title="mso91CF"/>
      </v:shape>
    </w:pict>
  </w:numPicBullet>
  <w:abstractNum w:abstractNumId="0" w15:restartNumberingAfterBreak="0">
    <w:nsid w:val="0A6F6C51"/>
    <w:multiLevelType w:val="multilevel"/>
    <w:tmpl w:val="2A26746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31C210C0"/>
    <w:multiLevelType w:val="hybridMultilevel"/>
    <w:tmpl w:val="8E60A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7809FA"/>
    <w:multiLevelType w:val="hybridMultilevel"/>
    <w:tmpl w:val="3530EE24"/>
    <w:lvl w:ilvl="0" w:tplc="04090003">
      <w:start w:val="1"/>
      <w:numFmt w:val="bullet"/>
      <w:lvlText w:val="o"/>
      <w:lvlJc w:val="left"/>
      <w:pPr>
        <w:ind w:left="766" w:hanging="360"/>
      </w:pPr>
      <w:rPr>
        <w:rFonts w:ascii="Courier New" w:hAnsi="Courier New" w:cs="Courier New"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3" w15:restartNumberingAfterBreak="0">
    <w:nsid w:val="36230EF4"/>
    <w:multiLevelType w:val="hybridMultilevel"/>
    <w:tmpl w:val="D41AA8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8A137D"/>
    <w:multiLevelType w:val="hybridMultilevel"/>
    <w:tmpl w:val="8026C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486600"/>
    <w:multiLevelType w:val="hybridMultilevel"/>
    <w:tmpl w:val="D1228A08"/>
    <w:lvl w:ilvl="0" w:tplc="B66846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8417D9"/>
    <w:multiLevelType w:val="hybridMultilevel"/>
    <w:tmpl w:val="A9387C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AE6EE0"/>
    <w:multiLevelType w:val="hybridMultilevel"/>
    <w:tmpl w:val="1792C592"/>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53F47BF4"/>
    <w:multiLevelType w:val="hybridMultilevel"/>
    <w:tmpl w:val="93EC5EB6"/>
    <w:lvl w:ilvl="0" w:tplc="8D6A8C86">
      <w:start w:val="1"/>
      <w:numFmt w:val="decimal"/>
      <w:pStyle w:val="ListParagraph"/>
      <w:lvlText w:val="%1."/>
      <w:lvlJc w:val="left"/>
      <w:pPr>
        <w:ind w:left="36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97D62A2"/>
    <w:multiLevelType w:val="hybridMultilevel"/>
    <w:tmpl w:val="28D04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764161"/>
    <w:multiLevelType w:val="hybridMultilevel"/>
    <w:tmpl w:val="4D8C5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8C7110"/>
    <w:multiLevelType w:val="hybridMultilevel"/>
    <w:tmpl w:val="A148D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A41DB8"/>
    <w:multiLevelType w:val="hybridMultilevel"/>
    <w:tmpl w:val="A0820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FB6C2F"/>
    <w:multiLevelType w:val="hybridMultilevel"/>
    <w:tmpl w:val="B3C89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491502"/>
    <w:multiLevelType w:val="hybridMultilevel"/>
    <w:tmpl w:val="66ECC7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824EBC"/>
    <w:multiLevelType w:val="hybridMultilevel"/>
    <w:tmpl w:val="0B7AB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A93C76"/>
    <w:multiLevelType w:val="hybridMultilevel"/>
    <w:tmpl w:val="9514B0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134166"/>
    <w:multiLevelType w:val="hybridMultilevel"/>
    <w:tmpl w:val="31422B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68248852">
    <w:abstractNumId w:val="0"/>
  </w:num>
  <w:num w:numId="2" w16cid:durableId="1140266575">
    <w:abstractNumId w:val="1"/>
  </w:num>
  <w:num w:numId="3" w16cid:durableId="1672561569">
    <w:abstractNumId w:val="8"/>
  </w:num>
  <w:num w:numId="4" w16cid:durableId="270627299">
    <w:abstractNumId w:val="12"/>
  </w:num>
  <w:num w:numId="5" w16cid:durableId="2145074986">
    <w:abstractNumId w:val="5"/>
  </w:num>
  <w:num w:numId="6" w16cid:durableId="972445676">
    <w:abstractNumId w:val="3"/>
  </w:num>
  <w:num w:numId="7" w16cid:durableId="1676572227">
    <w:abstractNumId w:val="11"/>
  </w:num>
  <w:num w:numId="8" w16cid:durableId="1619138297">
    <w:abstractNumId w:val="14"/>
  </w:num>
  <w:num w:numId="9" w16cid:durableId="92670829">
    <w:abstractNumId w:val="15"/>
  </w:num>
  <w:num w:numId="10" w16cid:durableId="1825507778">
    <w:abstractNumId w:val="6"/>
  </w:num>
  <w:num w:numId="11" w16cid:durableId="1516455131">
    <w:abstractNumId w:val="4"/>
  </w:num>
  <w:num w:numId="12" w16cid:durableId="477235986">
    <w:abstractNumId w:val="9"/>
  </w:num>
  <w:num w:numId="13" w16cid:durableId="428042690">
    <w:abstractNumId w:val="17"/>
  </w:num>
  <w:num w:numId="14" w16cid:durableId="1850216356">
    <w:abstractNumId w:val="13"/>
  </w:num>
  <w:num w:numId="15" w16cid:durableId="901406303">
    <w:abstractNumId w:val="7"/>
  </w:num>
  <w:num w:numId="16" w16cid:durableId="616760962">
    <w:abstractNumId w:val="16"/>
  </w:num>
  <w:num w:numId="17" w16cid:durableId="173520440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9722028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94347602">
    <w:abstractNumId w:val="2"/>
  </w:num>
  <w:num w:numId="20" w16cid:durableId="757679506">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44C4"/>
    <w:rsid w:val="000000A9"/>
    <w:rsid w:val="000004D9"/>
    <w:rsid w:val="00002FC7"/>
    <w:rsid w:val="000031B4"/>
    <w:rsid w:val="00004A79"/>
    <w:rsid w:val="0001299B"/>
    <w:rsid w:val="00012B08"/>
    <w:rsid w:val="00014660"/>
    <w:rsid w:val="00014B7E"/>
    <w:rsid w:val="00014F42"/>
    <w:rsid w:val="00022D0B"/>
    <w:rsid w:val="000261EC"/>
    <w:rsid w:val="00026E12"/>
    <w:rsid w:val="00027D49"/>
    <w:rsid w:val="000317B8"/>
    <w:rsid w:val="00031966"/>
    <w:rsid w:val="000353C6"/>
    <w:rsid w:val="00037C45"/>
    <w:rsid w:val="000448DB"/>
    <w:rsid w:val="00045513"/>
    <w:rsid w:val="00053212"/>
    <w:rsid w:val="00057B1A"/>
    <w:rsid w:val="00057F87"/>
    <w:rsid w:val="0006042F"/>
    <w:rsid w:val="00061074"/>
    <w:rsid w:val="00061F26"/>
    <w:rsid w:val="00062695"/>
    <w:rsid w:val="00064045"/>
    <w:rsid w:val="00064176"/>
    <w:rsid w:val="0006535D"/>
    <w:rsid w:val="00070783"/>
    <w:rsid w:val="000723C8"/>
    <w:rsid w:val="00074E53"/>
    <w:rsid w:val="000751A3"/>
    <w:rsid w:val="00076869"/>
    <w:rsid w:val="00080AD5"/>
    <w:rsid w:val="0009004D"/>
    <w:rsid w:val="00091891"/>
    <w:rsid w:val="00092692"/>
    <w:rsid w:val="00095160"/>
    <w:rsid w:val="0009657F"/>
    <w:rsid w:val="00097A3F"/>
    <w:rsid w:val="000A4DF9"/>
    <w:rsid w:val="000B0AAA"/>
    <w:rsid w:val="000B4BCF"/>
    <w:rsid w:val="000B551D"/>
    <w:rsid w:val="000C0339"/>
    <w:rsid w:val="000C1B89"/>
    <w:rsid w:val="000C1C8E"/>
    <w:rsid w:val="000C3946"/>
    <w:rsid w:val="000C4891"/>
    <w:rsid w:val="000C5760"/>
    <w:rsid w:val="000C6C6F"/>
    <w:rsid w:val="000D206A"/>
    <w:rsid w:val="000D32D7"/>
    <w:rsid w:val="000D559C"/>
    <w:rsid w:val="000D63ED"/>
    <w:rsid w:val="000D7133"/>
    <w:rsid w:val="000D7AAF"/>
    <w:rsid w:val="000E1210"/>
    <w:rsid w:val="000E191D"/>
    <w:rsid w:val="000E19B4"/>
    <w:rsid w:val="000E39EE"/>
    <w:rsid w:val="000F0A16"/>
    <w:rsid w:val="000F62A5"/>
    <w:rsid w:val="000F6C41"/>
    <w:rsid w:val="00107CCC"/>
    <w:rsid w:val="00107E2E"/>
    <w:rsid w:val="00110505"/>
    <w:rsid w:val="001107C4"/>
    <w:rsid w:val="00111AC1"/>
    <w:rsid w:val="00113078"/>
    <w:rsid w:val="00113860"/>
    <w:rsid w:val="00115497"/>
    <w:rsid w:val="00115A8A"/>
    <w:rsid w:val="001178DF"/>
    <w:rsid w:val="00123101"/>
    <w:rsid w:val="00123860"/>
    <w:rsid w:val="001266FC"/>
    <w:rsid w:val="00127188"/>
    <w:rsid w:val="001271E8"/>
    <w:rsid w:val="00131CE2"/>
    <w:rsid w:val="00141275"/>
    <w:rsid w:val="0014431C"/>
    <w:rsid w:val="001473BB"/>
    <w:rsid w:val="00154114"/>
    <w:rsid w:val="0015717E"/>
    <w:rsid w:val="00163B64"/>
    <w:rsid w:val="00163D60"/>
    <w:rsid w:val="00166180"/>
    <w:rsid w:val="001664FC"/>
    <w:rsid w:val="0017154E"/>
    <w:rsid w:val="00173BA5"/>
    <w:rsid w:val="00174738"/>
    <w:rsid w:val="00177A5B"/>
    <w:rsid w:val="00181F47"/>
    <w:rsid w:val="001860CD"/>
    <w:rsid w:val="00190E45"/>
    <w:rsid w:val="00196AAF"/>
    <w:rsid w:val="001A00ED"/>
    <w:rsid w:val="001A3A4C"/>
    <w:rsid w:val="001A6CE9"/>
    <w:rsid w:val="001B238F"/>
    <w:rsid w:val="001B3913"/>
    <w:rsid w:val="001C1A4E"/>
    <w:rsid w:val="001C2012"/>
    <w:rsid w:val="001C3C54"/>
    <w:rsid w:val="001C3EB5"/>
    <w:rsid w:val="001D01FE"/>
    <w:rsid w:val="001D07D6"/>
    <w:rsid w:val="001D0BDF"/>
    <w:rsid w:val="001D23B3"/>
    <w:rsid w:val="001D437C"/>
    <w:rsid w:val="001D4E94"/>
    <w:rsid w:val="001D5340"/>
    <w:rsid w:val="001D7028"/>
    <w:rsid w:val="001E1EDD"/>
    <w:rsid w:val="001E5F0E"/>
    <w:rsid w:val="001E64CD"/>
    <w:rsid w:val="001F01CB"/>
    <w:rsid w:val="001F16C5"/>
    <w:rsid w:val="001F2880"/>
    <w:rsid w:val="001F3BC0"/>
    <w:rsid w:val="001F3C7C"/>
    <w:rsid w:val="001F6EC7"/>
    <w:rsid w:val="00200ED6"/>
    <w:rsid w:val="002037E6"/>
    <w:rsid w:val="00207671"/>
    <w:rsid w:val="00211233"/>
    <w:rsid w:val="002121AA"/>
    <w:rsid w:val="00214327"/>
    <w:rsid w:val="00222513"/>
    <w:rsid w:val="002264F3"/>
    <w:rsid w:val="00227C0F"/>
    <w:rsid w:val="0023059B"/>
    <w:rsid w:val="002306B8"/>
    <w:rsid w:val="00237EBD"/>
    <w:rsid w:val="00237FA5"/>
    <w:rsid w:val="002410BA"/>
    <w:rsid w:val="002422C0"/>
    <w:rsid w:val="00242CD2"/>
    <w:rsid w:val="002432A8"/>
    <w:rsid w:val="00243C6B"/>
    <w:rsid w:val="00244D2D"/>
    <w:rsid w:val="00245B7C"/>
    <w:rsid w:val="00246B9D"/>
    <w:rsid w:val="002473FA"/>
    <w:rsid w:val="00250F0E"/>
    <w:rsid w:val="002534E8"/>
    <w:rsid w:val="0025436E"/>
    <w:rsid w:val="0026023B"/>
    <w:rsid w:val="00263154"/>
    <w:rsid w:val="00270E76"/>
    <w:rsid w:val="0027215D"/>
    <w:rsid w:val="00280774"/>
    <w:rsid w:val="00283AC7"/>
    <w:rsid w:val="00283C2A"/>
    <w:rsid w:val="00287DC1"/>
    <w:rsid w:val="0029386A"/>
    <w:rsid w:val="002962C5"/>
    <w:rsid w:val="002A04FB"/>
    <w:rsid w:val="002A1C4D"/>
    <w:rsid w:val="002A4893"/>
    <w:rsid w:val="002A574B"/>
    <w:rsid w:val="002A645A"/>
    <w:rsid w:val="002A6E70"/>
    <w:rsid w:val="002A6ED7"/>
    <w:rsid w:val="002A7DAB"/>
    <w:rsid w:val="002B45DD"/>
    <w:rsid w:val="002B5690"/>
    <w:rsid w:val="002B57B1"/>
    <w:rsid w:val="002B6531"/>
    <w:rsid w:val="002C76A7"/>
    <w:rsid w:val="002D580B"/>
    <w:rsid w:val="002D59E1"/>
    <w:rsid w:val="002D5A85"/>
    <w:rsid w:val="002D6620"/>
    <w:rsid w:val="002D6CED"/>
    <w:rsid w:val="002E0069"/>
    <w:rsid w:val="002E2D51"/>
    <w:rsid w:val="002E5260"/>
    <w:rsid w:val="002F0344"/>
    <w:rsid w:val="002F1262"/>
    <w:rsid w:val="002F55D6"/>
    <w:rsid w:val="00306295"/>
    <w:rsid w:val="00310A2F"/>
    <w:rsid w:val="00312DDD"/>
    <w:rsid w:val="003159BA"/>
    <w:rsid w:val="00315A2A"/>
    <w:rsid w:val="00316965"/>
    <w:rsid w:val="00317CB6"/>
    <w:rsid w:val="0032222D"/>
    <w:rsid w:val="003241EB"/>
    <w:rsid w:val="003278C6"/>
    <w:rsid w:val="003367B8"/>
    <w:rsid w:val="00337662"/>
    <w:rsid w:val="00340EF0"/>
    <w:rsid w:val="0034119C"/>
    <w:rsid w:val="00344C12"/>
    <w:rsid w:val="00346DDD"/>
    <w:rsid w:val="003500BB"/>
    <w:rsid w:val="00352EF3"/>
    <w:rsid w:val="00352F8D"/>
    <w:rsid w:val="00354016"/>
    <w:rsid w:val="0036006A"/>
    <w:rsid w:val="00360A5F"/>
    <w:rsid w:val="00360B8F"/>
    <w:rsid w:val="00361064"/>
    <w:rsid w:val="00361C34"/>
    <w:rsid w:val="00361E46"/>
    <w:rsid w:val="003644C4"/>
    <w:rsid w:val="00364BF2"/>
    <w:rsid w:val="00365E3F"/>
    <w:rsid w:val="0036698D"/>
    <w:rsid w:val="0037261A"/>
    <w:rsid w:val="00374E50"/>
    <w:rsid w:val="003757CF"/>
    <w:rsid w:val="00375E34"/>
    <w:rsid w:val="0037788C"/>
    <w:rsid w:val="00384DC3"/>
    <w:rsid w:val="00387A91"/>
    <w:rsid w:val="003935B7"/>
    <w:rsid w:val="003936DA"/>
    <w:rsid w:val="003A0A7A"/>
    <w:rsid w:val="003A2294"/>
    <w:rsid w:val="003A4452"/>
    <w:rsid w:val="003B4C55"/>
    <w:rsid w:val="003C0F68"/>
    <w:rsid w:val="003C13AE"/>
    <w:rsid w:val="003C3028"/>
    <w:rsid w:val="003C5F1B"/>
    <w:rsid w:val="003C66A1"/>
    <w:rsid w:val="003C754D"/>
    <w:rsid w:val="003C7B16"/>
    <w:rsid w:val="003D029C"/>
    <w:rsid w:val="003D074C"/>
    <w:rsid w:val="003D3A8C"/>
    <w:rsid w:val="003D4868"/>
    <w:rsid w:val="003D53F9"/>
    <w:rsid w:val="00401D5C"/>
    <w:rsid w:val="00402A79"/>
    <w:rsid w:val="00402BBC"/>
    <w:rsid w:val="00402FCF"/>
    <w:rsid w:val="00404BD6"/>
    <w:rsid w:val="004055DA"/>
    <w:rsid w:val="004070C4"/>
    <w:rsid w:val="0040763F"/>
    <w:rsid w:val="00411416"/>
    <w:rsid w:val="00411730"/>
    <w:rsid w:val="004148E9"/>
    <w:rsid w:val="004170BD"/>
    <w:rsid w:val="0042216E"/>
    <w:rsid w:val="004228CD"/>
    <w:rsid w:val="004330E2"/>
    <w:rsid w:val="004339E1"/>
    <w:rsid w:val="00436628"/>
    <w:rsid w:val="0044036D"/>
    <w:rsid w:val="004409BC"/>
    <w:rsid w:val="00443260"/>
    <w:rsid w:val="00445615"/>
    <w:rsid w:val="00447727"/>
    <w:rsid w:val="004478E0"/>
    <w:rsid w:val="00453A80"/>
    <w:rsid w:val="00454638"/>
    <w:rsid w:val="004549CB"/>
    <w:rsid w:val="00454D2F"/>
    <w:rsid w:val="004604B7"/>
    <w:rsid w:val="00460DC5"/>
    <w:rsid w:val="004612C0"/>
    <w:rsid w:val="00464B03"/>
    <w:rsid w:val="00464C9E"/>
    <w:rsid w:val="004667A7"/>
    <w:rsid w:val="00466868"/>
    <w:rsid w:val="0046745B"/>
    <w:rsid w:val="00467C5C"/>
    <w:rsid w:val="00472409"/>
    <w:rsid w:val="004734DE"/>
    <w:rsid w:val="00477949"/>
    <w:rsid w:val="00477CFC"/>
    <w:rsid w:val="004804FD"/>
    <w:rsid w:val="00480B0C"/>
    <w:rsid w:val="00481064"/>
    <w:rsid w:val="00481B01"/>
    <w:rsid w:val="00482144"/>
    <w:rsid w:val="0048333A"/>
    <w:rsid w:val="00483A32"/>
    <w:rsid w:val="00484044"/>
    <w:rsid w:val="00486D54"/>
    <w:rsid w:val="004917CA"/>
    <w:rsid w:val="004919A1"/>
    <w:rsid w:val="00496E71"/>
    <w:rsid w:val="004A04E2"/>
    <w:rsid w:val="004A061D"/>
    <w:rsid w:val="004A150C"/>
    <w:rsid w:val="004A34FD"/>
    <w:rsid w:val="004A3D4F"/>
    <w:rsid w:val="004A63A7"/>
    <w:rsid w:val="004A64F9"/>
    <w:rsid w:val="004B2947"/>
    <w:rsid w:val="004B2A1A"/>
    <w:rsid w:val="004B49CA"/>
    <w:rsid w:val="004B4F38"/>
    <w:rsid w:val="004B6E01"/>
    <w:rsid w:val="004C017E"/>
    <w:rsid w:val="004C15F5"/>
    <w:rsid w:val="004C1661"/>
    <w:rsid w:val="004C4200"/>
    <w:rsid w:val="004C4DC9"/>
    <w:rsid w:val="004C746C"/>
    <w:rsid w:val="004C794E"/>
    <w:rsid w:val="004D122D"/>
    <w:rsid w:val="004D2C4E"/>
    <w:rsid w:val="004D3C7D"/>
    <w:rsid w:val="004D5E49"/>
    <w:rsid w:val="004E05E5"/>
    <w:rsid w:val="004F23FE"/>
    <w:rsid w:val="004F3D0F"/>
    <w:rsid w:val="00500BC7"/>
    <w:rsid w:val="00505E7D"/>
    <w:rsid w:val="00512186"/>
    <w:rsid w:val="00513AAB"/>
    <w:rsid w:val="005168EE"/>
    <w:rsid w:val="00521007"/>
    <w:rsid w:val="0052312A"/>
    <w:rsid w:val="00525509"/>
    <w:rsid w:val="00527DC1"/>
    <w:rsid w:val="00533F96"/>
    <w:rsid w:val="005466DA"/>
    <w:rsid w:val="00551686"/>
    <w:rsid w:val="005534B1"/>
    <w:rsid w:val="005542CA"/>
    <w:rsid w:val="005545E8"/>
    <w:rsid w:val="00556463"/>
    <w:rsid w:val="0056027C"/>
    <w:rsid w:val="00560390"/>
    <w:rsid w:val="00560842"/>
    <w:rsid w:val="005609E8"/>
    <w:rsid w:val="00565E66"/>
    <w:rsid w:val="00574523"/>
    <w:rsid w:val="005774CD"/>
    <w:rsid w:val="005853D3"/>
    <w:rsid w:val="00587909"/>
    <w:rsid w:val="00596D1F"/>
    <w:rsid w:val="005A11F4"/>
    <w:rsid w:val="005A240C"/>
    <w:rsid w:val="005A3284"/>
    <w:rsid w:val="005A5CC8"/>
    <w:rsid w:val="005A703E"/>
    <w:rsid w:val="005B1FCE"/>
    <w:rsid w:val="005B3FA5"/>
    <w:rsid w:val="005B4AC6"/>
    <w:rsid w:val="005B4B0A"/>
    <w:rsid w:val="005B5E37"/>
    <w:rsid w:val="005B76D8"/>
    <w:rsid w:val="005C0137"/>
    <w:rsid w:val="005C06EC"/>
    <w:rsid w:val="005C14B4"/>
    <w:rsid w:val="005C19D9"/>
    <w:rsid w:val="005C3B49"/>
    <w:rsid w:val="005C6209"/>
    <w:rsid w:val="005C65F4"/>
    <w:rsid w:val="005D3362"/>
    <w:rsid w:val="005D4C2F"/>
    <w:rsid w:val="005D532C"/>
    <w:rsid w:val="005E1E47"/>
    <w:rsid w:val="005F21D2"/>
    <w:rsid w:val="005F5581"/>
    <w:rsid w:val="005F579E"/>
    <w:rsid w:val="005F5D61"/>
    <w:rsid w:val="006028DE"/>
    <w:rsid w:val="00605414"/>
    <w:rsid w:val="00610447"/>
    <w:rsid w:val="0061054E"/>
    <w:rsid w:val="00611892"/>
    <w:rsid w:val="0061628C"/>
    <w:rsid w:val="00616DD5"/>
    <w:rsid w:val="00617F1D"/>
    <w:rsid w:val="006204EF"/>
    <w:rsid w:val="00621BDF"/>
    <w:rsid w:val="006236C0"/>
    <w:rsid w:val="00625A53"/>
    <w:rsid w:val="00627B54"/>
    <w:rsid w:val="0063277B"/>
    <w:rsid w:val="006353E0"/>
    <w:rsid w:val="00635B45"/>
    <w:rsid w:val="00637B25"/>
    <w:rsid w:val="00640CD3"/>
    <w:rsid w:val="006429A8"/>
    <w:rsid w:val="00642C32"/>
    <w:rsid w:val="00650653"/>
    <w:rsid w:val="00650736"/>
    <w:rsid w:val="00650FCE"/>
    <w:rsid w:val="00652F96"/>
    <w:rsid w:val="006532BD"/>
    <w:rsid w:val="00653DE6"/>
    <w:rsid w:val="00657985"/>
    <w:rsid w:val="006636DB"/>
    <w:rsid w:val="00663D6C"/>
    <w:rsid w:val="00670A59"/>
    <w:rsid w:val="006757AB"/>
    <w:rsid w:val="00675D29"/>
    <w:rsid w:val="00675E54"/>
    <w:rsid w:val="00684C41"/>
    <w:rsid w:val="00693742"/>
    <w:rsid w:val="00696FF7"/>
    <w:rsid w:val="006A70FE"/>
    <w:rsid w:val="006B21F2"/>
    <w:rsid w:val="006B34D9"/>
    <w:rsid w:val="006B36D0"/>
    <w:rsid w:val="006B55B1"/>
    <w:rsid w:val="006B5A43"/>
    <w:rsid w:val="006C1619"/>
    <w:rsid w:val="006C3019"/>
    <w:rsid w:val="006C3ABB"/>
    <w:rsid w:val="006C4DEC"/>
    <w:rsid w:val="006C54CB"/>
    <w:rsid w:val="006C78F8"/>
    <w:rsid w:val="006D1635"/>
    <w:rsid w:val="006D46DC"/>
    <w:rsid w:val="006D50BB"/>
    <w:rsid w:val="006D59E2"/>
    <w:rsid w:val="006D7DC1"/>
    <w:rsid w:val="006E1E60"/>
    <w:rsid w:val="006E67C8"/>
    <w:rsid w:val="006F0201"/>
    <w:rsid w:val="006F636C"/>
    <w:rsid w:val="006F6680"/>
    <w:rsid w:val="006F6C81"/>
    <w:rsid w:val="006F76F9"/>
    <w:rsid w:val="007000F1"/>
    <w:rsid w:val="0070107E"/>
    <w:rsid w:val="00703A6D"/>
    <w:rsid w:val="007059C1"/>
    <w:rsid w:val="00707012"/>
    <w:rsid w:val="007106C3"/>
    <w:rsid w:val="0071156B"/>
    <w:rsid w:val="00711798"/>
    <w:rsid w:val="0071246F"/>
    <w:rsid w:val="007143F8"/>
    <w:rsid w:val="00715A0F"/>
    <w:rsid w:val="0071727C"/>
    <w:rsid w:val="0072027D"/>
    <w:rsid w:val="00722D6F"/>
    <w:rsid w:val="0072302A"/>
    <w:rsid w:val="00750199"/>
    <w:rsid w:val="007503EA"/>
    <w:rsid w:val="00750EB8"/>
    <w:rsid w:val="007536AE"/>
    <w:rsid w:val="00755E59"/>
    <w:rsid w:val="007568A0"/>
    <w:rsid w:val="00756A0C"/>
    <w:rsid w:val="007570D8"/>
    <w:rsid w:val="00763C25"/>
    <w:rsid w:val="00764F74"/>
    <w:rsid w:val="0076622C"/>
    <w:rsid w:val="00767C5A"/>
    <w:rsid w:val="007737D2"/>
    <w:rsid w:val="00777644"/>
    <w:rsid w:val="0077766C"/>
    <w:rsid w:val="00781466"/>
    <w:rsid w:val="00781C9B"/>
    <w:rsid w:val="0078227E"/>
    <w:rsid w:val="007839A0"/>
    <w:rsid w:val="00785B40"/>
    <w:rsid w:val="00786A7E"/>
    <w:rsid w:val="00787AE2"/>
    <w:rsid w:val="0079530F"/>
    <w:rsid w:val="00795D55"/>
    <w:rsid w:val="007A2625"/>
    <w:rsid w:val="007A48A9"/>
    <w:rsid w:val="007B0789"/>
    <w:rsid w:val="007B17EC"/>
    <w:rsid w:val="007B3DAB"/>
    <w:rsid w:val="007B43D3"/>
    <w:rsid w:val="007C0D22"/>
    <w:rsid w:val="007C1E82"/>
    <w:rsid w:val="007C49B4"/>
    <w:rsid w:val="007D0AB6"/>
    <w:rsid w:val="007D32DF"/>
    <w:rsid w:val="007D39E6"/>
    <w:rsid w:val="007D6912"/>
    <w:rsid w:val="007D6A32"/>
    <w:rsid w:val="007D6F22"/>
    <w:rsid w:val="007D7F73"/>
    <w:rsid w:val="007E07D0"/>
    <w:rsid w:val="007E1076"/>
    <w:rsid w:val="007E6434"/>
    <w:rsid w:val="007E7D2A"/>
    <w:rsid w:val="007F2353"/>
    <w:rsid w:val="007F499A"/>
    <w:rsid w:val="007F4B7F"/>
    <w:rsid w:val="00801E27"/>
    <w:rsid w:val="00802DAA"/>
    <w:rsid w:val="00807A47"/>
    <w:rsid w:val="00811A7F"/>
    <w:rsid w:val="00816620"/>
    <w:rsid w:val="0082049A"/>
    <w:rsid w:val="00820B6E"/>
    <w:rsid w:val="00825A08"/>
    <w:rsid w:val="00830D74"/>
    <w:rsid w:val="00830DEC"/>
    <w:rsid w:val="008342BC"/>
    <w:rsid w:val="00837414"/>
    <w:rsid w:val="00840D4E"/>
    <w:rsid w:val="0084299A"/>
    <w:rsid w:val="00844657"/>
    <w:rsid w:val="00847D01"/>
    <w:rsid w:val="00847EE7"/>
    <w:rsid w:val="00861747"/>
    <w:rsid w:val="0086182A"/>
    <w:rsid w:val="00861CA6"/>
    <w:rsid w:val="008656FF"/>
    <w:rsid w:val="00873FB3"/>
    <w:rsid w:val="00874329"/>
    <w:rsid w:val="00876D6C"/>
    <w:rsid w:val="008943CE"/>
    <w:rsid w:val="00895471"/>
    <w:rsid w:val="008967B0"/>
    <w:rsid w:val="008A1B11"/>
    <w:rsid w:val="008A7B5C"/>
    <w:rsid w:val="008B2EE9"/>
    <w:rsid w:val="008B3F95"/>
    <w:rsid w:val="008B4EA3"/>
    <w:rsid w:val="008B66F0"/>
    <w:rsid w:val="008B7040"/>
    <w:rsid w:val="008B7CD5"/>
    <w:rsid w:val="008C323D"/>
    <w:rsid w:val="008C4E7D"/>
    <w:rsid w:val="008C5051"/>
    <w:rsid w:val="008D222B"/>
    <w:rsid w:val="008D346C"/>
    <w:rsid w:val="008E05A4"/>
    <w:rsid w:val="008E1B51"/>
    <w:rsid w:val="008E2A3F"/>
    <w:rsid w:val="008E565C"/>
    <w:rsid w:val="008E6F38"/>
    <w:rsid w:val="008E7ECD"/>
    <w:rsid w:val="008F5C54"/>
    <w:rsid w:val="008F7B48"/>
    <w:rsid w:val="00900401"/>
    <w:rsid w:val="00902662"/>
    <w:rsid w:val="009047A8"/>
    <w:rsid w:val="009073B5"/>
    <w:rsid w:val="00910177"/>
    <w:rsid w:val="0091410E"/>
    <w:rsid w:val="00920998"/>
    <w:rsid w:val="00920A96"/>
    <w:rsid w:val="00920BC7"/>
    <w:rsid w:val="009218E9"/>
    <w:rsid w:val="00921D6A"/>
    <w:rsid w:val="00922EDC"/>
    <w:rsid w:val="00922F94"/>
    <w:rsid w:val="0092463D"/>
    <w:rsid w:val="00934AE3"/>
    <w:rsid w:val="00935CD8"/>
    <w:rsid w:val="00936BE7"/>
    <w:rsid w:val="00942C59"/>
    <w:rsid w:val="00952E78"/>
    <w:rsid w:val="009538DE"/>
    <w:rsid w:val="00954E99"/>
    <w:rsid w:val="00955E07"/>
    <w:rsid w:val="009614BB"/>
    <w:rsid w:val="00962EF9"/>
    <w:rsid w:val="00964628"/>
    <w:rsid w:val="00964CDA"/>
    <w:rsid w:val="00966248"/>
    <w:rsid w:val="009719C5"/>
    <w:rsid w:val="00972926"/>
    <w:rsid w:val="00972CC4"/>
    <w:rsid w:val="00973B3E"/>
    <w:rsid w:val="00976C3F"/>
    <w:rsid w:val="00977CC1"/>
    <w:rsid w:val="00980D9E"/>
    <w:rsid w:val="00981517"/>
    <w:rsid w:val="009819DF"/>
    <w:rsid w:val="00981D3E"/>
    <w:rsid w:val="009852DE"/>
    <w:rsid w:val="00987D8B"/>
    <w:rsid w:val="00991247"/>
    <w:rsid w:val="00992306"/>
    <w:rsid w:val="00993761"/>
    <w:rsid w:val="0099477B"/>
    <w:rsid w:val="00995BBD"/>
    <w:rsid w:val="009A037C"/>
    <w:rsid w:val="009A064A"/>
    <w:rsid w:val="009A3E03"/>
    <w:rsid w:val="009A750B"/>
    <w:rsid w:val="009A7D64"/>
    <w:rsid w:val="009B3B42"/>
    <w:rsid w:val="009B3BE2"/>
    <w:rsid w:val="009B3EAD"/>
    <w:rsid w:val="009B6B5D"/>
    <w:rsid w:val="009B757A"/>
    <w:rsid w:val="009C09A1"/>
    <w:rsid w:val="009C0A40"/>
    <w:rsid w:val="009C15C9"/>
    <w:rsid w:val="009C1739"/>
    <w:rsid w:val="009C35AE"/>
    <w:rsid w:val="009C43ED"/>
    <w:rsid w:val="009C4CA4"/>
    <w:rsid w:val="009C5490"/>
    <w:rsid w:val="009C6080"/>
    <w:rsid w:val="009C6179"/>
    <w:rsid w:val="009D106D"/>
    <w:rsid w:val="009D3DEF"/>
    <w:rsid w:val="009D5342"/>
    <w:rsid w:val="009D6CAB"/>
    <w:rsid w:val="009D78C5"/>
    <w:rsid w:val="009E1B10"/>
    <w:rsid w:val="009E1FC9"/>
    <w:rsid w:val="009E6D87"/>
    <w:rsid w:val="009F17D8"/>
    <w:rsid w:val="009F21BA"/>
    <w:rsid w:val="00A00352"/>
    <w:rsid w:val="00A0224E"/>
    <w:rsid w:val="00A023FF"/>
    <w:rsid w:val="00A047FF"/>
    <w:rsid w:val="00A104A8"/>
    <w:rsid w:val="00A10804"/>
    <w:rsid w:val="00A112C1"/>
    <w:rsid w:val="00A11840"/>
    <w:rsid w:val="00A17792"/>
    <w:rsid w:val="00A21D63"/>
    <w:rsid w:val="00A2282D"/>
    <w:rsid w:val="00A25255"/>
    <w:rsid w:val="00A27354"/>
    <w:rsid w:val="00A277A2"/>
    <w:rsid w:val="00A27AF3"/>
    <w:rsid w:val="00A303D0"/>
    <w:rsid w:val="00A312A0"/>
    <w:rsid w:val="00A366E4"/>
    <w:rsid w:val="00A41F72"/>
    <w:rsid w:val="00A42D3D"/>
    <w:rsid w:val="00A43849"/>
    <w:rsid w:val="00A45D6F"/>
    <w:rsid w:val="00A51448"/>
    <w:rsid w:val="00A5468E"/>
    <w:rsid w:val="00A55568"/>
    <w:rsid w:val="00A57007"/>
    <w:rsid w:val="00A628E4"/>
    <w:rsid w:val="00A655C1"/>
    <w:rsid w:val="00A67318"/>
    <w:rsid w:val="00A7132B"/>
    <w:rsid w:val="00A7436D"/>
    <w:rsid w:val="00A761C6"/>
    <w:rsid w:val="00A80C4F"/>
    <w:rsid w:val="00A81857"/>
    <w:rsid w:val="00A81DC3"/>
    <w:rsid w:val="00A831F3"/>
    <w:rsid w:val="00A84F1B"/>
    <w:rsid w:val="00A8545E"/>
    <w:rsid w:val="00A932F9"/>
    <w:rsid w:val="00A951AE"/>
    <w:rsid w:val="00A95D42"/>
    <w:rsid w:val="00AB5A5B"/>
    <w:rsid w:val="00AB5E81"/>
    <w:rsid w:val="00AB6E5E"/>
    <w:rsid w:val="00AC1690"/>
    <w:rsid w:val="00AC1F88"/>
    <w:rsid w:val="00AC1FD4"/>
    <w:rsid w:val="00AC2CFC"/>
    <w:rsid w:val="00AD59F1"/>
    <w:rsid w:val="00AE0906"/>
    <w:rsid w:val="00AE0947"/>
    <w:rsid w:val="00AE142B"/>
    <w:rsid w:val="00AE20D5"/>
    <w:rsid w:val="00AE2641"/>
    <w:rsid w:val="00AE6E05"/>
    <w:rsid w:val="00AE75E6"/>
    <w:rsid w:val="00AF1B24"/>
    <w:rsid w:val="00AF3308"/>
    <w:rsid w:val="00AF4261"/>
    <w:rsid w:val="00AF52CA"/>
    <w:rsid w:val="00B01179"/>
    <w:rsid w:val="00B029B3"/>
    <w:rsid w:val="00B077B1"/>
    <w:rsid w:val="00B10674"/>
    <w:rsid w:val="00B10BA3"/>
    <w:rsid w:val="00B14588"/>
    <w:rsid w:val="00B24324"/>
    <w:rsid w:val="00B2457F"/>
    <w:rsid w:val="00B26852"/>
    <w:rsid w:val="00B275BC"/>
    <w:rsid w:val="00B30024"/>
    <w:rsid w:val="00B36A8E"/>
    <w:rsid w:val="00B42BB1"/>
    <w:rsid w:val="00B476DC"/>
    <w:rsid w:val="00B47DE1"/>
    <w:rsid w:val="00B528E0"/>
    <w:rsid w:val="00B566F1"/>
    <w:rsid w:val="00B57A5D"/>
    <w:rsid w:val="00B57F6A"/>
    <w:rsid w:val="00B603EE"/>
    <w:rsid w:val="00B63F1F"/>
    <w:rsid w:val="00B64766"/>
    <w:rsid w:val="00B66F72"/>
    <w:rsid w:val="00B67620"/>
    <w:rsid w:val="00B70730"/>
    <w:rsid w:val="00B734FC"/>
    <w:rsid w:val="00B7360A"/>
    <w:rsid w:val="00B73D44"/>
    <w:rsid w:val="00B774BF"/>
    <w:rsid w:val="00B80836"/>
    <w:rsid w:val="00B8240B"/>
    <w:rsid w:val="00B8446F"/>
    <w:rsid w:val="00B84C1D"/>
    <w:rsid w:val="00B84CA0"/>
    <w:rsid w:val="00B85473"/>
    <w:rsid w:val="00B93BF2"/>
    <w:rsid w:val="00B94D67"/>
    <w:rsid w:val="00BA0349"/>
    <w:rsid w:val="00BA0966"/>
    <w:rsid w:val="00BA23E7"/>
    <w:rsid w:val="00BA5013"/>
    <w:rsid w:val="00BA5C0C"/>
    <w:rsid w:val="00BA5EF6"/>
    <w:rsid w:val="00BA6121"/>
    <w:rsid w:val="00BB37FE"/>
    <w:rsid w:val="00BB6761"/>
    <w:rsid w:val="00BC0AA7"/>
    <w:rsid w:val="00BC3291"/>
    <w:rsid w:val="00BC6197"/>
    <w:rsid w:val="00BE35D6"/>
    <w:rsid w:val="00BE6C7E"/>
    <w:rsid w:val="00BF1DE5"/>
    <w:rsid w:val="00BF6043"/>
    <w:rsid w:val="00BF773C"/>
    <w:rsid w:val="00C02636"/>
    <w:rsid w:val="00C04709"/>
    <w:rsid w:val="00C0506B"/>
    <w:rsid w:val="00C10135"/>
    <w:rsid w:val="00C1050A"/>
    <w:rsid w:val="00C13FA0"/>
    <w:rsid w:val="00C149A7"/>
    <w:rsid w:val="00C15488"/>
    <w:rsid w:val="00C15F81"/>
    <w:rsid w:val="00C23D5F"/>
    <w:rsid w:val="00C26825"/>
    <w:rsid w:val="00C301DD"/>
    <w:rsid w:val="00C3389D"/>
    <w:rsid w:val="00C3586F"/>
    <w:rsid w:val="00C37317"/>
    <w:rsid w:val="00C447DA"/>
    <w:rsid w:val="00C46EB0"/>
    <w:rsid w:val="00C50330"/>
    <w:rsid w:val="00C52689"/>
    <w:rsid w:val="00C54901"/>
    <w:rsid w:val="00C57D4F"/>
    <w:rsid w:val="00C674F3"/>
    <w:rsid w:val="00C70B85"/>
    <w:rsid w:val="00C70C9B"/>
    <w:rsid w:val="00C72AEF"/>
    <w:rsid w:val="00C72D53"/>
    <w:rsid w:val="00C73410"/>
    <w:rsid w:val="00C848C9"/>
    <w:rsid w:val="00C857B6"/>
    <w:rsid w:val="00C85B82"/>
    <w:rsid w:val="00C87292"/>
    <w:rsid w:val="00C87381"/>
    <w:rsid w:val="00C91E63"/>
    <w:rsid w:val="00C92DC6"/>
    <w:rsid w:val="00C932A7"/>
    <w:rsid w:val="00C95EC6"/>
    <w:rsid w:val="00C9657B"/>
    <w:rsid w:val="00C978A7"/>
    <w:rsid w:val="00CA27AD"/>
    <w:rsid w:val="00CA3B58"/>
    <w:rsid w:val="00CA7026"/>
    <w:rsid w:val="00CA70D4"/>
    <w:rsid w:val="00CB3F9F"/>
    <w:rsid w:val="00CC18CA"/>
    <w:rsid w:val="00CC360D"/>
    <w:rsid w:val="00CC5F7D"/>
    <w:rsid w:val="00CD0A79"/>
    <w:rsid w:val="00CD0C83"/>
    <w:rsid w:val="00CD138C"/>
    <w:rsid w:val="00CD22A0"/>
    <w:rsid w:val="00CD313F"/>
    <w:rsid w:val="00CD481E"/>
    <w:rsid w:val="00CD7608"/>
    <w:rsid w:val="00CE36F6"/>
    <w:rsid w:val="00CE6869"/>
    <w:rsid w:val="00CE756D"/>
    <w:rsid w:val="00CF13C8"/>
    <w:rsid w:val="00CF40B9"/>
    <w:rsid w:val="00CF498F"/>
    <w:rsid w:val="00CF56BA"/>
    <w:rsid w:val="00CF583A"/>
    <w:rsid w:val="00D020F9"/>
    <w:rsid w:val="00D031F3"/>
    <w:rsid w:val="00D1084B"/>
    <w:rsid w:val="00D1192D"/>
    <w:rsid w:val="00D247FA"/>
    <w:rsid w:val="00D27956"/>
    <w:rsid w:val="00D312F1"/>
    <w:rsid w:val="00D320D3"/>
    <w:rsid w:val="00D323AD"/>
    <w:rsid w:val="00D3349E"/>
    <w:rsid w:val="00D3537E"/>
    <w:rsid w:val="00D41FBE"/>
    <w:rsid w:val="00D46B3F"/>
    <w:rsid w:val="00D53E75"/>
    <w:rsid w:val="00D56A50"/>
    <w:rsid w:val="00D610E0"/>
    <w:rsid w:val="00D63154"/>
    <w:rsid w:val="00D64055"/>
    <w:rsid w:val="00D644BC"/>
    <w:rsid w:val="00D64B46"/>
    <w:rsid w:val="00D658CB"/>
    <w:rsid w:val="00D66625"/>
    <w:rsid w:val="00D72580"/>
    <w:rsid w:val="00D741B0"/>
    <w:rsid w:val="00D82754"/>
    <w:rsid w:val="00D87395"/>
    <w:rsid w:val="00D879BB"/>
    <w:rsid w:val="00D90A1C"/>
    <w:rsid w:val="00D91003"/>
    <w:rsid w:val="00D9309A"/>
    <w:rsid w:val="00D93B02"/>
    <w:rsid w:val="00D93BB4"/>
    <w:rsid w:val="00D96056"/>
    <w:rsid w:val="00D9677F"/>
    <w:rsid w:val="00D96C3F"/>
    <w:rsid w:val="00D970FF"/>
    <w:rsid w:val="00DA2DEC"/>
    <w:rsid w:val="00DA41F7"/>
    <w:rsid w:val="00DA5B1B"/>
    <w:rsid w:val="00DC1FA9"/>
    <w:rsid w:val="00DC2995"/>
    <w:rsid w:val="00DC2C7F"/>
    <w:rsid w:val="00DC388D"/>
    <w:rsid w:val="00DC4CDC"/>
    <w:rsid w:val="00DC6ED2"/>
    <w:rsid w:val="00DD063B"/>
    <w:rsid w:val="00DD0F43"/>
    <w:rsid w:val="00DD10DA"/>
    <w:rsid w:val="00DD203A"/>
    <w:rsid w:val="00DD3908"/>
    <w:rsid w:val="00DD628D"/>
    <w:rsid w:val="00DD6725"/>
    <w:rsid w:val="00DD7D81"/>
    <w:rsid w:val="00DE069C"/>
    <w:rsid w:val="00DE09DE"/>
    <w:rsid w:val="00DE404D"/>
    <w:rsid w:val="00DE4D2E"/>
    <w:rsid w:val="00E0345A"/>
    <w:rsid w:val="00E03967"/>
    <w:rsid w:val="00E039A8"/>
    <w:rsid w:val="00E05D2C"/>
    <w:rsid w:val="00E07A97"/>
    <w:rsid w:val="00E13D26"/>
    <w:rsid w:val="00E1479D"/>
    <w:rsid w:val="00E147CC"/>
    <w:rsid w:val="00E22AD2"/>
    <w:rsid w:val="00E22C63"/>
    <w:rsid w:val="00E2433B"/>
    <w:rsid w:val="00E26910"/>
    <w:rsid w:val="00E301F3"/>
    <w:rsid w:val="00E30322"/>
    <w:rsid w:val="00E32040"/>
    <w:rsid w:val="00E379F8"/>
    <w:rsid w:val="00E42B34"/>
    <w:rsid w:val="00E46C57"/>
    <w:rsid w:val="00E50ABE"/>
    <w:rsid w:val="00E52FE0"/>
    <w:rsid w:val="00E5565B"/>
    <w:rsid w:val="00E577E7"/>
    <w:rsid w:val="00E61FD3"/>
    <w:rsid w:val="00E623EC"/>
    <w:rsid w:val="00E627A1"/>
    <w:rsid w:val="00E6569D"/>
    <w:rsid w:val="00E657F8"/>
    <w:rsid w:val="00E70540"/>
    <w:rsid w:val="00E71C9B"/>
    <w:rsid w:val="00E73AAB"/>
    <w:rsid w:val="00E77F2F"/>
    <w:rsid w:val="00E82B8C"/>
    <w:rsid w:val="00E86460"/>
    <w:rsid w:val="00E86779"/>
    <w:rsid w:val="00E943CF"/>
    <w:rsid w:val="00E94BF8"/>
    <w:rsid w:val="00E96432"/>
    <w:rsid w:val="00EA107A"/>
    <w:rsid w:val="00EA41C8"/>
    <w:rsid w:val="00EA5F69"/>
    <w:rsid w:val="00EA6483"/>
    <w:rsid w:val="00EA6DDF"/>
    <w:rsid w:val="00EA75C2"/>
    <w:rsid w:val="00EC0934"/>
    <w:rsid w:val="00EC37BB"/>
    <w:rsid w:val="00ED2EBB"/>
    <w:rsid w:val="00ED2FEF"/>
    <w:rsid w:val="00ED7D00"/>
    <w:rsid w:val="00EF1E2A"/>
    <w:rsid w:val="00EF482E"/>
    <w:rsid w:val="00EF64FB"/>
    <w:rsid w:val="00EF6E56"/>
    <w:rsid w:val="00F0075C"/>
    <w:rsid w:val="00F022E9"/>
    <w:rsid w:val="00F068C7"/>
    <w:rsid w:val="00F07448"/>
    <w:rsid w:val="00F15CB7"/>
    <w:rsid w:val="00F20ADF"/>
    <w:rsid w:val="00F22BAE"/>
    <w:rsid w:val="00F23DC2"/>
    <w:rsid w:val="00F248ED"/>
    <w:rsid w:val="00F278F2"/>
    <w:rsid w:val="00F30752"/>
    <w:rsid w:val="00F3083E"/>
    <w:rsid w:val="00F3096F"/>
    <w:rsid w:val="00F323A3"/>
    <w:rsid w:val="00F324C2"/>
    <w:rsid w:val="00F33A69"/>
    <w:rsid w:val="00F3479D"/>
    <w:rsid w:val="00F34CB8"/>
    <w:rsid w:val="00F44429"/>
    <w:rsid w:val="00F44C0B"/>
    <w:rsid w:val="00F45E7D"/>
    <w:rsid w:val="00F50F8A"/>
    <w:rsid w:val="00F55545"/>
    <w:rsid w:val="00F603AC"/>
    <w:rsid w:val="00F6059D"/>
    <w:rsid w:val="00F605F8"/>
    <w:rsid w:val="00F60A22"/>
    <w:rsid w:val="00F61781"/>
    <w:rsid w:val="00F61812"/>
    <w:rsid w:val="00F63E96"/>
    <w:rsid w:val="00F65192"/>
    <w:rsid w:val="00F66215"/>
    <w:rsid w:val="00F66FF6"/>
    <w:rsid w:val="00F67555"/>
    <w:rsid w:val="00F71BAF"/>
    <w:rsid w:val="00F72FCE"/>
    <w:rsid w:val="00F740EE"/>
    <w:rsid w:val="00F753E9"/>
    <w:rsid w:val="00F76274"/>
    <w:rsid w:val="00F774B3"/>
    <w:rsid w:val="00F85751"/>
    <w:rsid w:val="00F879C5"/>
    <w:rsid w:val="00F87B25"/>
    <w:rsid w:val="00F917F6"/>
    <w:rsid w:val="00F96401"/>
    <w:rsid w:val="00FA212F"/>
    <w:rsid w:val="00FA38FA"/>
    <w:rsid w:val="00FA39A9"/>
    <w:rsid w:val="00FA3DC9"/>
    <w:rsid w:val="00FA7089"/>
    <w:rsid w:val="00FB1D9E"/>
    <w:rsid w:val="00FC4248"/>
    <w:rsid w:val="00FC6276"/>
    <w:rsid w:val="00FC6364"/>
    <w:rsid w:val="00FC71C7"/>
    <w:rsid w:val="00FC7265"/>
    <w:rsid w:val="00FD1D97"/>
    <w:rsid w:val="00FD2A8F"/>
    <w:rsid w:val="00FD4869"/>
    <w:rsid w:val="00FD49C0"/>
    <w:rsid w:val="00FD565F"/>
    <w:rsid w:val="00FD5D25"/>
    <w:rsid w:val="00FE111A"/>
    <w:rsid w:val="00FE625C"/>
    <w:rsid w:val="00FF2DAA"/>
    <w:rsid w:val="00FF47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EBA431"/>
  <w15:chartTrackingRefBased/>
  <w15:docId w15:val="{1DF818C1-F0F8-4758-81A7-DA6549416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101"/>
    <w:pPr>
      <w:spacing w:after="120" w:line="480" w:lineRule="auto"/>
      <w:jc w:val="both"/>
    </w:pPr>
    <w:rPr>
      <w:rFonts w:ascii="Times New Roman" w:hAnsi="Times New Roman"/>
      <w:sz w:val="20"/>
    </w:rPr>
  </w:style>
  <w:style w:type="paragraph" w:styleId="Heading1">
    <w:name w:val="heading 1"/>
    <w:basedOn w:val="Normal"/>
    <w:next w:val="Normal"/>
    <w:link w:val="Heading1Char"/>
    <w:uiPriority w:val="9"/>
    <w:qFormat/>
    <w:rsid w:val="00123101"/>
    <w:pPr>
      <w:keepNext/>
      <w:keepLines/>
      <w:numPr>
        <w:numId w:val="1"/>
      </w:numPr>
      <w:spacing w:before="240" w:after="0"/>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123101"/>
    <w:pPr>
      <w:keepNext/>
      <w:keepLines/>
      <w:numPr>
        <w:ilvl w:val="1"/>
        <w:numId w:val="1"/>
      </w:numPr>
      <w:spacing w:before="40" w:after="0"/>
      <w:jc w:val="left"/>
      <w:outlineLvl w:val="1"/>
    </w:pPr>
    <w:rPr>
      <w:rFonts w:eastAsiaTheme="majorEastAsia" w:cstheme="majorBidi"/>
      <w:b/>
      <w:sz w:val="22"/>
      <w:szCs w:val="26"/>
    </w:rPr>
  </w:style>
  <w:style w:type="paragraph" w:styleId="Heading3">
    <w:name w:val="heading 3"/>
    <w:basedOn w:val="Normal"/>
    <w:next w:val="Normal"/>
    <w:link w:val="Heading3Char"/>
    <w:uiPriority w:val="9"/>
    <w:unhideWhenUsed/>
    <w:qFormat/>
    <w:rsid w:val="00123101"/>
    <w:pPr>
      <w:keepNext/>
      <w:keepLines/>
      <w:numPr>
        <w:ilvl w:val="2"/>
        <w:numId w:val="1"/>
      </w:numPr>
      <w:spacing w:before="40" w:after="0"/>
      <w:jc w:val="left"/>
      <w:outlineLvl w:val="2"/>
    </w:pPr>
    <w:rPr>
      <w:rFonts w:eastAsiaTheme="majorEastAsia" w:cstheme="majorBidi"/>
      <w:b/>
      <w:sz w:val="22"/>
      <w:szCs w:val="24"/>
    </w:rPr>
  </w:style>
  <w:style w:type="paragraph" w:styleId="Heading4">
    <w:name w:val="heading 4"/>
    <w:basedOn w:val="Normal"/>
    <w:next w:val="Normal"/>
    <w:link w:val="Heading4Char"/>
    <w:uiPriority w:val="9"/>
    <w:unhideWhenUsed/>
    <w:qFormat/>
    <w:rsid w:val="00123101"/>
    <w:pPr>
      <w:keepNext/>
      <w:keepLines/>
      <w:numPr>
        <w:ilvl w:val="3"/>
        <w:numId w:val="1"/>
      </w:numPr>
      <w:spacing w:before="40" w:after="0"/>
      <w:outlineLvl w:val="3"/>
    </w:pPr>
    <w:rPr>
      <w:rFonts w:eastAsiaTheme="majorEastAsia" w:cstheme="majorBidi"/>
      <w:b/>
      <w:iCs/>
      <w:color w:val="000000" w:themeColor="text1"/>
      <w:sz w:val="22"/>
    </w:rPr>
  </w:style>
  <w:style w:type="paragraph" w:styleId="Heading5">
    <w:name w:val="heading 5"/>
    <w:basedOn w:val="Normal"/>
    <w:next w:val="Normal"/>
    <w:link w:val="Heading5Char"/>
    <w:uiPriority w:val="9"/>
    <w:semiHidden/>
    <w:unhideWhenUsed/>
    <w:qFormat/>
    <w:rsid w:val="003644C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44C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44C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44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44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10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23101"/>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123101"/>
    <w:rPr>
      <w:rFonts w:ascii="Times New Roman" w:eastAsiaTheme="majorEastAsia" w:hAnsi="Times New Roman" w:cstheme="majorBidi"/>
      <w:b/>
      <w:szCs w:val="24"/>
    </w:rPr>
  </w:style>
  <w:style w:type="character" w:customStyle="1" w:styleId="Heading4Char">
    <w:name w:val="Heading 4 Char"/>
    <w:basedOn w:val="DefaultParagraphFont"/>
    <w:link w:val="Heading4"/>
    <w:uiPriority w:val="9"/>
    <w:rsid w:val="00123101"/>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semiHidden/>
    <w:rsid w:val="003644C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644C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644C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644C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644C4"/>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364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644C4"/>
  </w:style>
  <w:style w:type="paragraph" w:styleId="Caption">
    <w:name w:val="caption"/>
    <w:basedOn w:val="Normal"/>
    <w:next w:val="Normal"/>
    <w:uiPriority w:val="35"/>
    <w:unhideWhenUsed/>
    <w:qFormat/>
    <w:rsid w:val="003644C4"/>
    <w:pPr>
      <w:spacing w:after="200" w:line="240" w:lineRule="auto"/>
      <w:jc w:val="center"/>
    </w:pPr>
    <w:rPr>
      <w:iCs/>
      <w:szCs w:val="18"/>
    </w:rPr>
  </w:style>
  <w:style w:type="paragraph" w:styleId="ListParagraph">
    <w:name w:val="List Paragraph"/>
    <w:basedOn w:val="Normal"/>
    <w:uiPriority w:val="1"/>
    <w:qFormat/>
    <w:rsid w:val="00AC2CFC"/>
    <w:pPr>
      <w:numPr>
        <w:numId w:val="3"/>
      </w:numPr>
      <w:contextualSpacing/>
    </w:pPr>
    <w:rPr>
      <w:lang w:val="en-US"/>
    </w:rPr>
  </w:style>
  <w:style w:type="paragraph" w:styleId="Footer">
    <w:name w:val="footer"/>
    <w:basedOn w:val="Normal"/>
    <w:link w:val="FooterChar"/>
    <w:uiPriority w:val="99"/>
    <w:unhideWhenUsed/>
    <w:rsid w:val="003644C4"/>
    <w:pPr>
      <w:tabs>
        <w:tab w:val="center" w:pos="4680"/>
        <w:tab w:val="right" w:pos="9360"/>
      </w:tabs>
      <w:spacing w:after="0" w:line="240" w:lineRule="auto"/>
    </w:pPr>
    <w:rPr>
      <w:rFonts w:asciiTheme="minorHAnsi" w:hAnsiTheme="minorHAnsi"/>
      <w:sz w:val="22"/>
      <w:lang w:val="en-US"/>
    </w:rPr>
  </w:style>
  <w:style w:type="character" w:customStyle="1" w:styleId="FooterChar">
    <w:name w:val="Footer Char"/>
    <w:basedOn w:val="DefaultParagraphFont"/>
    <w:link w:val="Footer"/>
    <w:uiPriority w:val="99"/>
    <w:qFormat/>
    <w:rsid w:val="003644C4"/>
    <w:rPr>
      <w:lang w:val="en-US"/>
    </w:rPr>
  </w:style>
  <w:style w:type="paragraph" w:styleId="NoSpacing">
    <w:name w:val="No Spacing"/>
    <w:uiPriority w:val="1"/>
    <w:qFormat/>
    <w:rsid w:val="003644C4"/>
    <w:pPr>
      <w:spacing w:after="0" w:line="240" w:lineRule="auto"/>
    </w:pPr>
  </w:style>
  <w:style w:type="paragraph" w:styleId="TOCHeading">
    <w:name w:val="TOC Heading"/>
    <w:basedOn w:val="Heading1"/>
    <w:next w:val="Normal"/>
    <w:uiPriority w:val="39"/>
    <w:unhideWhenUsed/>
    <w:qFormat/>
    <w:rsid w:val="003644C4"/>
    <w:pPr>
      <w:numPr>
        <w:numId w:val="0"/>
      </w:numPr>
      <w:spacing w:line="259" w:lineRule="auto"/>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AE0906"/>
    <w:pPr>
      <w:tabs>
        <w:tab w:val="left" w:pos="480"/>
        <w:tab w:val="right" w:leader="dot" w:pos="8630"/>
      </w:tabs>
      <w:spacing w:after="100" w:line="259" w:lineRule="auto"/>
    </w:pPr>
    <w:rPr>
      <w:rFonts w:cs="Times New Roman"/>
      <w:noProof/>
      <w:szCs w:val="24"/>
    </w:rPr>
  </w:style>
  <w:style w:type="character" w:styleId="Hyperlink">
    <w:name w:val="Hyperlink"/>
    <w:basedOn w:val="DefaultParagraphFont"/>
    <w:uiPriority w:val="99"/>
    <w:unhideWhenUsed/>
    <w:rsid w:val="003644C4"/>
    <w:rPr>
      <w:color w:val="0563C1" w:themeColor="hyperlink"/>
      <w:u w:val="single"/>
    </w:rPr>
  </w:style>
  <w:style w:type="paragraph" w:styleId="TOC2">
    <w:name w:val="toc 2"/>
    <w:basedOn w:val="Normal"/>
    <w:next w:val="Normal"/>
    <w:autoRedefine/>
    <w:uiPriority w:val="39"/>
    <w:unhideWhenUsed/>
    <w:rsid w:val="00453A80"/>
    <w:pPr>
      <w:spacing w:after="100"/>
      <w:ind w:left="240"/>
    </w:pPr>
  </w:style>
  <w:style w:type="paragraph" w:styleId="TOC3">
    <w:name w:val="toc 3"/>
    <w:basedOn w:val="Normal"/>
    <w:next w:val="Normal"/>
    <w:autoRedefine/>
    <w:uiPriority w:val="39"/>
    <w:unhideWhenUsed/>
    <w:rsid w:val="00453A80"/>
    <w:pPr>
      <w:spacing w:after="100"/>
      <w:ind w:left="480"/>
    </w:pPr>
  </w:style>
  <w:style w:type="character" w:styleId="PlaceholderText">
    <w:name w:val="Placeholder Text"/>
    <w:basedOn w:val="DefaultParagraphFont"/>
    <w:uiPriority w:val="99"/>
    <w:semiHidden/>
    <w:rsid w:val="00190E45"/>
    <w:rPr>
      <w:color w:val="808080"/>
    </w:rPr>
  </w:style>
  <w:style w:type="paragraph" w:styleId="Header">
    <w:name w:val="header"/>
    <w:basedOn w:val="Normal"/>
    <w:link w:val="HeaderChar"/>
    <w:uiPriority w:val="99"/>
    <w:unhideWhenUsed/>
    <w:rsid w:val="00B275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5BC"/>
    <w:rPr>
      <w:rFonts w:ascii="Times New Roman" w:hAnsi="Times New Roman"/>
      <w:sz w:val="24"/>
    </w:rPr>
  </w:style>
  <w:style w:type="paragraph" w:styleId="TableofFigures">
    <w:name w:val="table of figures"/>
    <w:basedOn w:val="Normal"/>
    <w:next w:val="Normal"/>
    <w:uiPriority w:val="99"/>
    <w:unhideWhenUsed/>
    <w:rsid w:val="001C3C54"/>
    <w:pPr>
      <w:spacing w:after="0"/>
    </w:pPr>
  </w:style>
  <w:style w:type="paragraph" w:styleId="TOC4">
    <w:name w:val="toc 4"/>
    <w:basedOn w:val="Normal"/>
    <w:next w:val="Normal"/>
    <w:autoRedefine/>
    <w:uiPriority w:val="39"/>
    <w:unhideWhenUsed/>
    <w:rsid w:val="00E943CF"/>
    <w:pPr>
      <w:spacing w:after="100" w:line="259" w:lineRule="auto"/>
      <w:ind w:left="660"/>
      <w:jc w:val="left"/>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E943CF"/>
    <w:pPr>
      <w:spacing w:after="100" w:line="259" w:lineRule="auto"/>
      <w:ind w:left="880"/>
      <w:jc w:val="left"/>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E943CF"/>
    <w:pPr>
      <w:spacing w:after="100" w:line="259" w:lineRule="auto"/>
      <w:ind w:left="1100"/>
      <w:jc w:val="left"/>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E943CF"/>
    <w:pPr>
      <w:spacing w:after="100" w:line="259" w:lineRule="auto"/>
      <w:ind w:left="1320"/>
      <w:jc w:val="left"/>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E943CF"/>
    <w:pPr>
      <w:spacing w:after="100" w:line="259" w:lineRule="auto"/>
      <w:ind w:left="1540"/>
      <w:jc w:val="left"/>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E943CF"/>
    <w:pPr>
      <w:spacing w:after="100" w:line="259" w:lineRule="auto"/>
      <w:ind w:left="1760"/>
      <w:jc w:val="left"/>
    </w:pPr>
    <w:rPr>
      <w:rFonts w:asciiTheme="minorHAnsi" w:eastAsiaTheme="minorEastAsia" w:hAnsiTheme="minorHAnsi"/>
      <w:sz w:val="22"/>
      <w:lang w:eastAsia="en-GB"/>
    </w:rPr>
  </w:style>
  <w:style w:type="paragraph" w:customStyle="1" w:styleId="Default">
    <w:name w:val="Default"/>
    <w:rsid w:val="00C3389D"/>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844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46F"/>
    <w:rPr>
      <w:rFonts w:ascii="Segoe UI" w:hAnsi="Segoe UI" w:cs="Segoe UI"/>
      <w:sz w:val="18"/>
      <w:szCs w:val="18"/>
    </w:rPr>
  </w:style>
  <w:style w:type="paragraph" w:styleId="BodyText">
    <w:name w:val="Body Text"/>
    <w:basedOn w:val="Normal"/>
    <w:link w:val="BodyTextChar"/>
    <w:uiPriority w:val="1"/>
    <w:qFormat/>
    <w:rsid w:val="004C15F5"/>
    <w:pPr>
      <w:widowControl w:val="0"/>
      <w:autoSpaceDE w:val="0"/>
      <w:autoSpaceDN w:val="0"/>
      <w:spacing w:after="0" w:line="240" w:lineRule="auto"/>
      <w:jc w:val="left"/>
    </w:pPr>
    <w:rPr>
      <w:rFonts w:eastAsia="Times New Roman" w:cs="Times New Roman"/>
      <w:szCs w:val="24"/>
      <w:lang w:val="en-US" w:bidi="en-US"/>
    </w:rPr>
  </w:style>
  <w:style w:type="character" w:customStyle="1" w:styleId="BodyTextChar">
    <w:name w:val="Body Text Char"/>
    <w:basedOn w:val="DefaultParagraphFont"/>
    <w:link w:val="BodyText"/>
    <w:uiPriority w:val="1"/>
    <w:rsid w:val="004C15F5"/>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C04709"/>
    <w:pPr>
      <w:widowControl w:val="0"/>
      <w:autoSpaceDE w:val="0"/>
      <w:autoSpaceDN w:val="0"/>
      <w:spacing w:after="0" w:line="263" w:lineRule="exact"/>
      <w:jc w:val="center"/>
    </w:pPr>
    <w:rPr>
      <w:rFonts w:eastAsia="Times New Roman" w:cs="Times New Roman"/>
      <w:sz w:val="22"/>
      <w:lang w:val="en-US" w:bidi="en-US"/>
    </w:rPr>
  </w:style>
  <w:style w:type="paragraph" w:styleId="Quote">
    <w:name w:val="Quote"/>
    <w:basedOn w:val="Normal"/>
    <w:next w:val="Normal"/>
    <w:link w:val="QuoteChar"/>
    <w:uiPriority w:val="29"/>
    <w:qFormat/>
    <w:rsid w:val="007A262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A2625"/>
    <w:rPr>
      <w:rFonts w:ascii="Times New Roman" w:hAnsi="Times New Roman"/>
      <w:i/>
      <w:iCs/>
      <w:color w:val="404040" w:themeColor="text1" w:themeTint="BF"/>
      <w:sz w:val="24"/>
    </w:rPr>
  </w:style>
  <w:style w:type="table" w:customStyle="1" w:styleId="TableGrid0">
    <w:name w:val="TableGrid"/>
    <w:rsid w:val="00BA23E7"/>
    <w:pPr>
      <w:spacing w:after="0" w:line="240" w:lineRule="auto"/>
    </w:pPr>
    <w:rPr>
      <w:rFonts w:eastAsiaTheme="minorEastAsia"/>
      <w:lang w:val="en-US"/>
    </w:rPr>
    <w:tblPr>
      <w:tblCellMar>
        <w:top w:w="0" w:type="dxa"/>
        <w:left w:w="0" w:type="dxa"/>
        <w:bottom w:w="0" w:type="dxa"/>
        <w:right w:w="0" w:type="dxa"/>
      </w:tblCellMar>
    </w:tblPr>
  </w:style>
  <w:style w:type="table" w:styleId="GridTable4-Accent5">
    <w:name w:val="Grid Table 4 Accent 5"/>
    <w:basedOn w:val="TableNormal"/>
    <w:uiPriority w:val="49"/>
    <w:rsid w:val="00022D0B"/>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1Light1">
    <w:name w:val="Grid Table 1 Light1"/>
    <w:basedOn w:val="TableNormal"/>
    <w:next w:val="GridTable1Light"/>
    <w:uiPriority w:val="46"/>
    <w:rsid w:val="00AB5A5B"/>
    <w:pPr>
      <w:spacing w:after="0" w:line="240" w:lineRule="auto"/>
    </w:pPr>
    <w:rPr>
      <w:lang w:val="en-US"/>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AB5A5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2812">
      <w:bodyDiv w:val="1"/>
      <w:marLeft w:val="0"/>
      <w:marRight w:val="0"/>
      <w:marTop w:val="0"/>
      <w:marBottom w:val="0"/>
      <w:divBdr>
        <w:top w:val="none" w:sz="0" w:space="0" w:color="auto"/>
        <w:left w:val="none" w:sz="0" w:space="0" w:color="auto"/>
        <w:bottom w:val="none" w:sz="0" w:space="0" w:color="auto"/>
        <w:right w:val="none" w:sz="0" w:space="0" w:color="auto"/>
      </w:divBdr>
    </w:div>
    <w:div w:id="158229868">
      <w:bodyDiv w:val="1"/>
      <w:marLeft w:val="0"/>
      <w:marRight w:val="0"/>
      <w:marTop w:val="0"/>
      <w:marBottom w:val="0"/>
      <w:divBdr>
        <w:top w:val="none" w:sz="0" w:space="0" w:color="auto"/>
        <w:left w:val="none" w:sz="0" w:space="0" w:color="auto"/>
        <w:bottom w:val="none" w:sz="0" w:space="0" w:color="auto"/>
        <w:right w:val="none" w:sz="0" w:space="0" w:color="auto"/>
      </w:divBdr>
    </w:div>
    <w:div w:id="204417195">
      <w:bodyDiv w:val="1"/>
      <w:marLeft w:val="0"/>
      <w:marRight w:val="0"/>
      <w:marTop w:val="0"/>
      <w:marBottom w:val="0"/>
      <w:divBdr>
        <w:top w:val="none" w:sz="0" w:space="0" w:color="auto"/>
        <w:left w:val="none" w:sz="0" w:space="0" w:color="auto"/>
        <w:bottom w:val="none" w:sz="0" w:space="0" w:color="auto"/>
        <w:right w:val="none" w:sz="0" w:space="0" w:color="auto"/>
      </w:divBdr>
    </w:div>
    <w:div w:id="221065021">
      <w:bodyDiv w:val="1"/>
      <w:marLeft w:val="0"/>
      <w:marRight w:val="0"/>
      <w:marTop w:val="0"/>
      <w:marBottom w:val="0"/>
      <w:divBdr>
        <w:top w:val="none" w:sz="0" w:space="0" w:color="auto"/>
        <w:left w:val="none" w:sz="0" w:space="0" w:color="auto"/>
        <w:bottom w:val="none" w:sz="0" w:space="0" w:color="auto"/>
        <w:right w:val="none" w:sz="0" w:space="0" w:color="auto"/>
      </w:divBdr>
    </w:div>
    <w:div w:id="255484397">
      <w:bodyDiv w:val="1"/>
      <w:marLeft w:val="0"/>
      <w:marRight w:val="0"/>
      <w:marTop w:val="0"/>
      <w:marBottom w:val="0"/>
      <w:divBdr>
        <w:top w:val="none" w:sz="0" w:space="0" w:color="auto"/>
        <w:left w:val="none" w:sz="0" w:space="0" w:color="auto"/>
        <w:bottom w:val="none" w:sz="0" w:space="0" w:color="auto"/>
        <w:right w:val="none" w:sz="0" w:space="0" w:color="auto"/>
      </w:divBdr>
    </w:div>
    <w:div w:id="260525981">
      <w:bodyDiv w:val="1"/>
      <w:marLeft w:val="0"/>
      <w:marRight w:val="0"/>
      <w:marTop w:val="0"/>
      <w:marBottom w:val="0"/>
      <w:divBdr>
        <w:top w:val="none" w:sz="0" w:space="0" w:color="auto"/>
        <w:left w:val="none" w:sz="0" w:space="0" w:color="auto"/>
        <w:bottom w:val="none" w:sz="0" w:space="0" w:color="auto"/>
        <w:right w:val="none" w:sz="0" w:space="0" w:color="auto"/>
      </w:divBdr>
    </w:div>
    <w:div w:id="338509066">
      <w:bodyDiv w:val="1"/>
      <w:marLeft w:val="0"/>
      <w:marRight w:val="0"/>
      <w:marTop w:val="0"/>
      <w:marBottom w:val="0"/>
      <w:divBdr>
        <w:top w:val="none" w:sz="0" w:space="0" w:color="auto"/>
        <w:left w:val="none" w:sz="0" w:space="0" w:color="auto"/>
        <w:bottom w:val="none" w:sz="0" w:space="0" w:color="auto"/>
        <w:right w:val="none" w:sz="0" w:space="0" w:color="auto"/>
      </w:divBdr>
    </w:div>
    <w:div w:id="344284568">
      <w:bodyDiv w:val="1"/>
      <w:marLeft w:val="0"/>
      <w:marRight w:val="0"/>
      <w:marTop w:val="0"/>
      <w:marBottom w:val="0"/>
      <w:divBdr>
        <w:top w:val="none" w:sz="0" w:space="0" w:color="auto"/>
        <w:left w:val="none" w:sz="0" w:space="0" w:color="auto"/>
        <w:bottom w:val="none" w:sz="0" w:space="0" w:color="auto"/>
        <w:right w:val="none" w:sz="0" w:space="0" w:color="auto"/>
      </w:divBdr>
    </w:div>
    <w:div w:id="419331858">
      <w:bodyDiv w:val="1"/>
      <w:marLeft w:val="0"/>
      <w:marRight w:val="0"/>
      <w:marTop w:val="0"/>
      <w:marBottom w:val="0"/>
      <w:divBdr>
        <w:top w:val="none" w:sz="0" w:space="0" w:color="auto"/>
        <w:left w:val="none" w:sz="0" w:space="0" w:color="auto"/>
        <w:bottom w:val="none" w:sz="0" w:space="0" w:color="auto"/>
        <w:right w:val="none" w:sz="0" w:space="0" w:color="auto"/>
      </w:divBdr>
    </w:div>
    <w:div w:id="427195926">
      <w:bodyDiv w:val="1"/>
      <w:marLeft w:val="0"/>
      <w:marRight w:val="0"/>
      <w:marTop w:val="0"/>
      <w:marBottom w:val="0"/>
      <w:divBdr>
        <w:top w:val="none" w:sz="0" w:space="0" w:color="auto"/>
        <w:left w:val="none" w:sz="0" w:space="0" w:color="auto"/>
        <w:bottom w:val="none" w:sz="0" w:space="0" w:color="auto"/>
        <w:right w:val="none" w:sz="0" w:space="0" w:color="auto"/>
      </w:divBdr>
    </w:div>
    <w:div w:id="434522605">
      <w:bodyDiv w:val="1"/>
      <w:marLeft w:val="0"/>
      <w:marRight w:val="0"/>
      <w:marTop w:val="0"/>
      <w:marBottom w:val="0"/>
      <w:divBdr>
        <w:top w:val="none" w:sz="0" w:space="0" w:color="auto"/>
        <w:left w:val="none" w:sz="0" w:space="0" w:color="auto"/>
        <w:bottom w:val="none" w:sz="0" w:space="0" w:color="auto"/>
        <w:right w:val="none" w:sz="0" w:space="0" w:color="auto"/>
      </w:divBdr>
    </w:div>
    <w:div w:id="595021191">
      <w:bodyDiv w:val="1"/>
      <w:marLeft w:val="0"/>
      <w:marRight w:val="0"/>
      <w:marTop w:val="0"/>
      <w:marBottom w:val="0"/>
      <w:divBdr>
        <w:top w:val="none" w:sz="0" w:space="0" w:color="auto"/>
        <w:left w:val="none" w:sz="0" w:space="0" w:color="auto"/>
        <w:bottom w:val="none" w:sz="0" w:space="0" w:color="auto"/>
        <w:right w:val="none" w:sz="0" w:space="0" w:color="auto"/>
      </w:divBdr>
    </w:div>
    <w:div w:id="615256940">
      <w:bodyDiv w:val="1"/>
      <w:marLeft w:val="0"/>
      <w:marRight w:val="0"/>
      <w:marTop w:val="0"/>
      <w:marBottom w:val="0"/>
      <w:divBdr>
        <w:top w:val="none" w:sz="0" w:space="0" w:color="auto"/>
        <w:left w:val="none" w:sz="0" w:space="0" w:color="auto"/>
        <w:bottom w:val="none" w:sz="0" w:space="0" w:color="auto"/>
        <w:right w:val="none" w:sz="0" w:space="0" w:color="auto"/>
      </w:divBdr>
    </w:div>
    <w:div w:id="626156275">
      <w:bodyDiv w:val="1"/>
      <w:marLeft w:val="0"/>
      <w:marRight w:val="0"/>
      <w:marTop w:val="0"/>
      <w:marBottom w:val="0"/>
      <w:divBdr>
        <w:top w:val="none" w:sz="0" w:space="0" w:color="auto"/>
        <w:left w:val="none" w:sz="0" w:space="0" w:color="auto"/>
        <w:bottom w:val="none" w:sz="0" w:space="0" w:color="auto"/>
        <w:right w:val="none" w:sz="0" w:space="0" w:color="auto"/>
      </w:divBdr>
    </w:div>
    <w:div w:id="635259553">
      <w:bodyDiv w:val="1"/>
      <w:marLeft w:val="0"/>
      <w:marRight w:val="0"/>
      <w:marTop w:val="0"/>
      <w:marBottom w:val="0"/>
      <w:divBdr>
        <w:top w:val="none" w:sz="0" w:space="0" w:color="auto"/>
        <w:left w:val="none" w:sz="0" w:space="0" w:color="auto"/>
        <w:bottom w:val="none" w:sz="0" w:space="0" w:color="auto"/>
        <w:right w:val="none" w:sz="0" w:space="0" w:color="auto"/>
      </w:divBdr>
    </w:div>
    <w:div w:id="650910023">
      <w:bodyDiv w:val="1"/>
      <w:marLeft w:val="0"/>
      <w:marRight w:val="0"/>
      <w:marTop w:val="0"/>
      <w:marBottom w:val="0"/>
      <w:divBdr>
        <w:top w:val="none" w:sz="0" w:space="0" w:color="auto"/>
        <w:left w:val="none" w:sz="0" w:space="0" w:color="auto"/>
        <w:bottom w:val="none" w:sz="0" w:space="0" w:color="auto"/>
        <w:right w:val="none" w:sz="0" w:space="0" w:color="auto"/>
      </w:divBdr>
    </w:div>
    <w:div w:id="660937020">
      <w:bodyDiv w:val="1"/>
      <w:marLeft w:val="0"/>
      <w:marRight w:val="0"/>
      <w:marTop w:val="0"/>
      <w:marBottom w:val="0"/>
      <w:divBdr>
        <w:top w:val="none" w:sz="0" w:space="0" w:color="auto"/>
        <w:left w:val="none" w:sz="0" w:space="0" w:color="auto"/>
        <w:bottom w:val="none" w:sz="0" w:space="0" w:color="auto"/>
        <w:right w:val="none" w:sz="0" w:space="0" w:color="auto"/>
      </w:divBdr>
    </w:div>
    <w:div w:id="711803598">
      <w:bodyDiv w:val="1"/>
      <w:marLeft w:val="0"/>
      <w:marRight w:val="0"/>
      <w:marTop w:val="0"/>
      <w:marBottom w:val="0"/>
      <w:divBdr>
        <w:top w:val="none" w:sz="0" w:space="0" w:color="auto"/>
        <w:left w:val="none" w:sz="0" w:space="0" w:color="auto"/>
        <w:bottom w:val="none" w:sz="0" w:space="0" w:color="auto"/>
        <w:right w:val="none" w:sz="0" w:space="0" w:color="auto"/>
      </w:divBdr>
    </w:div>
    <w:div w:id="713193727">
      <w:bodyDiv w:val="1"/>
      <w:marLeft w:val="0"/>
      <w:marRight w:val="0"/>
      <w:marTop w:val="0"/>
      <w:marBottom w:val="0"/>
      <w:divBdr>
        <w:top w:val="none" w:sz="0" w:space="0" w:color="auto"/>
        <w:left w:val="none" w:sz="0" w:space="0" w:color="auto"/>
        <w:bottom w:val="none" w:sz="0" w:space="0" w:color="auto"/>
        <w:right w:val="none" w:sz="0" w:space="0" w:color="auto"/>
      </w:divBdr>
    </w:div>
    <w:div w:id="714351818">
      <w:bodyDiv w:val="1"/>
      <w:marLeft w:val="0"/>
      <w:marRight w:val="0"/>
      <w:marTop w:val="0"/>
      <w:marBottom w:val="0"/>
      <w:divBdr>
        <w:top w:val="none" w:sz="0" w:space="0" w:color="auto"/>
        <w:left w:val="none" w:sz="0" w:space="0" w:color="auto"/>
        <w:bottom w:val="none" w:sz="0" w:space="0" w:color="auto"/>
        <w:right w:val="none" w:sz="0" w:space="0" w:color="auto"/>
      </w:divBdr>
    </w:div>
    <w:div w:id="722219261">
      <w:bodyDiv w:val="1"/>
      <w:marLeft w:val="0"/>
      <w:marRight w:val="0"/>
      <w:marTop w:val="0"/>
      <w:marBottom w:val="0"/>
      <w:divBdr>
        <w:top w:val="none" w:sz="0" w:space="0" w:color="auto"/>
        <w:left w:val="none" w:sz="0" w:space="0" w:color="auto"/>
        <w:bottom w:val="none" w:sz="0" w:space="0" w:color="auto"/>
        <w:right w:val="none" w:sz="0" w:space="0" w:color="auto"/>
      </w:divBdr>
    </w:div>
    <w:div w:id="860585167">
      <w:bodyDiv w:val="1"/>
      <w:marLeft w:val="0"/>
      <w:marRight w:val="0"/>
      <w:marTop w:val="0"/>
      <w:marBottom w:val="0"/>
      <w:divBdr>
        <w:top w:val="none" w:sz="0" w:space="0" w:color="auto"/>
        <w:left w:val="none" w:sz="0" w:space="0" w:color="auto"/>
        <w:bottom w:val="none" w:sz="0" w:space="0" w:color="auto"/>
        <w:right w:val="none" w:sz="0" w:space="0" w:color="auto"/>
      </w:divBdr>
    </w:div>
    <w:div w:id="949505275">
      <w:bodyDiv w:val="1"/>
      <w:marLeft w:val="0"/>
      <w:marRight w:val="0"/>
      <w:marTop w:val="0"/>
      <w:marBottom w:val="0"/>
      <w:divBdr>
        <w:top w:val="none" w:sz="0" w:space="0" w:color="auto"/>
        <w:left w:val="none" w:sz="0" w:space="0" w:color="auto"/>
        <w:bottom w:val="none" w:sz="0" w:space="0" w:color="auto"/>
        <w:right w:val="none" w:sz="0" w:space="0" w:color="auto"/>
      </w:divBdr>
    </w:div>
    <w:div w:id="1009136200">
      <w:bodyDiv w:val="1"/>
      <w:marLeft w:val="0"/>
      <w:marRight w:val="0"/>
      <w:marTop w:val="0"/>
      <w:marBottom w:val="0"/>
      <w:divBdr>
        <w:top w:val="none" w:sz="0" w:space="0" w:color="auto"/>
        <w:left w:val="none" w:sz="0" w:space="0" w:color="auto"/>
        <w:bottom w:val="none" w:sz="0" w:space="0" w:color="auto"/>
        <w:right w:val="none" w:sz="0" w:space="0" w:color="auto"/>
      </w:divBdr>
    </w:div>
    <w:div w:id="1041594623">
      <w:bodyDiv w:val="1"/>
      <w:marLeft w:val="0"/>
      <w:marRight w:val="0"/>
      <w:marTop w:val="0"/>
      <w:marBottom w:val="0"/>
      <w:divBdr>
        <w:top w:val="none" w:sz="0" w:space="0" w:color="auto"/>
        <w:left w:val="none" w:sz="0" w:space="0" w:color="auto"/>
        <w:bottom w:val="none" w:sz="0" w:space="0" w:color="auto"/>
        <w:right w:val="none" w:sz="0" w:space="0" w:color="auto"/>
      </w:divBdr>
    </w:div>
    <w:div w:id="1053893283">
      <w:bodyDiv w:val="1"/>
      <w:marLeft w:val="0"/>
      <w:marRight w:val="0"/>
      <w:marTop w:val="0"/>
      <w:marBottom w:val="0"/>
      <w:divBdr>
        <w:top w:val="none" w:sz="0" w:space="0" w:color="auto"/>
        <w:left w:val="none" w:sz="0" w:space="0" w:color="auto"/>
        <w:bottom w:val="none" w:sz="0" w:space="0" w:color="auto"/>
        <w:right w:val="none" w:sz="0" w:space="0" w:color="auto"/>
      </w:divBdr>
    </w:div>
    <w:div w:id="1076435271">
      <w:bodyDiv w:val="1"/>
      <w:marLeft w:val="0"/>
      <w:marRight w:val="0"/>
      <w:marTop w:val="0"/>
      <w:marBottom w:val="0"/>
      <w:divBdr>
        <w:top w:val="none" w:sz="0" w:space="0" w:color="auto"/>
        <w:left w:val="none" w:sz="0" w:space="0" w:color="auto"/>
        <w:bottom w:val="none" w:sz="0" w:space="0" w:color="auto"/>
        <w:right w:val="none" w:sz="0" w:space="0" w:color="auto"/>
      </w:divBdr>
    </w:div>
    <w:div w:id="1218205217">
      <w:bodyDiv w:val="1"/>
      <w:marLeft w:val="0"/>
      <w:marRight w:val="0"/>
      <w:marTop w:val="0"/>
      <w:marBottom w:val="0"/>
      <w:divBdr>
        <w:top w:val="none" w:sz="0" w:space="0" w:color="auto"/>
        <w:left w:val="none" w:sz="0" w:space="0" w:color="auto"/>
        <w:bottom w:val="none" w:sz="0" w:space="0" w:color="auto"/>
        <w:right w:val="none" w:sz="0" w:space="0" w:color="auto"/>
      </w:divBdr>
    </w:div>
    <w:div w:id="1293709276">
      <w:bodyDiv w:val="1"/>
      <w:marLeft w:val="0"/>
      <w:marRight w:val="0"/>
      <w:marTop w:val="0"/>
      <w:marBottom w:val="0"/>
      <w:divBdr>
        <w:top w:val="none" w:sz="0" w:space="0" w:color="auto"/>
        <w:left w:val="none" w:sz="0" w:space="0" w:color="auto"/>
        <w:bottom w:val="none" w:sz="0" w:space="0" w:color="auto"/>
        <w:right w:val="none" w:sz="0" w:space="0" w:color="auto"/>
      </w:divBdr>
    </w:div>
    <w:div w:id="1306086089">
      <w:bodyDiv w:val="1"/>
      <w:marLeft w:val="0"/>
      <w:marRight w:val="0"/>
      <w:marTop w:val="0"/>
      <w:marBottom w:val="0"/>
      <w:divBdr>
        <w:top w:val="none" w:sz="0" w:space="0" w:color="auto"/>
        <w:left w:val="none" w:sz="0" w:space="0" w:color="auto"/>
        <w:bottom w:val="none" w:sz="0" w:space="0" w:color="auto"/>
        <w:right w:val="none" w:sz="0" w:space="0" w:color="auto"/>
      </w:divBdr>
    </w:div>
    <w:div w:id="1318265625">
      <w:bodyDiv w:val="1"/>
      <w:marLeft w:val="0"/>
      <w:marRight w:val="0"/>
      <w:marTop w:val="0"/>
      <w:marBottom w:val="0"/>
      <w:divBdr>
        <w:top w:val="none" w:sz="0" w:space="0" w:color="auto"/>
        <w:left w:val="none" w:sz="0" w:space="0" w:color="auto"/>
        <w:bottom w:val="none" w:sz="0" w:space="0" w:color="auto"/>
        <w:right w:val="none" w:sz="0" w:space="0" w:color="auto"/>
      </w:divBdr>
    </w:div>
    <w:div w:id="1327979619">
      <w:bodyDiv w:val="1"/>
      <w:marLeft w:val="0"/>
      <w:marRight w:val="0"/>
      <w:marTop w:val="0"/>
      <w:marBottom w:val="0"/>
      <w:divBdr>
        <w:top w:val="none" w:sz="0" w:space="0" w:color="auto"/>
        <w:left w:val="none" w:sz="0" w:space="0" w:color="auto"/>
        <w:bottom w:val="none" w:sz="0" w:space="0" w:color="auto"/>
        <w:right w:val="none" w:sz="0" w:space="0" w:color="auto"/>
      </w:divBdr>
    </w:div>
    <w:div w:id="1362634765">
      <w:bodyDiv w:val="1"/>
      <w:marLeft w:val="0"/>
      <w:marRight w:val="0"/>
      <w:marTop w:val="0"/>
      <w:marBottom w:val="0"/>
      <w:divBdr>
        <w:top w:val="none" w:sz="0" w:space="0" w:color="auto"/>
        <w:left w:val="none" w:sz="0" w:space="0" w:color="auto"/>
        <w:bottom w:val="none" w:sz="0" w:space="0" w:color="auto"/>
        <w:right w:val="none" w:sz="0" w:space="0" w:color="auto"/>
      </w:divBdr>
    </w:div>
    <w:div w:id="1365059195">
      <w:bodyDiv w:val="1"/>
      <w:marLeft w:val="0"/>
      <w:marRight w:val="0"/>
      <w:marTop w:val="0"/>
      <w:marBottom w:val="0"/>
      <w:divBdr>
        <w:top w:val="none" w:sz="0" w:space="0" w:color="auto"/>
        <w:left w:val="none" w:sz="0" w:space="0" w:color="auto"/>
        <w:bottom w:val="none" w:sz="0" w:space="0" w:color="auto"/>
        <w:right w:val="none" w:sz="0" w:space="0" w:color="auto"/>
      </w:divBdr>
    </w:div>
    <w:div w:id="1404715064">
      <w:bodyDiv w:val="1"/>
      <w:marLeft w:val="0"/>
      <w:marRight w:val="0"/>
      <w:marTop w:val="0"/>
      <w:marBottom w:val="0"/>
      <w:divBdr>
        <w:top w:val="none" w:sz="0" w:space="0" w:color="auto"/>
        <w:left w:val="none" w:sz="0" w:space="0" w:color="auto"/>
        <w:bottom w:val="none" w:sz="0" w:space="0" w:color="auto"/>
        <w:right w:val="none" w:sz="0" w:space="0" w:color="auto"/>
      </w:divBdr>
    </w:div>
    <w:div w:id="1435593140">
      <w:bodyDiv w:val="1"/>
      <w:marLeft w:val="0"/>
      <w:marRight w:val="0"/>
      <w:marTop w:val="0"/>
      <w:marBottom w:val="0"/>
      <w:divBdr>
        <w:top w:val="none" w:sz="0" w:space="0" w:color="auto"/>
        <w:left w:val="none" w:sz="0" w:space="0" w:color="auto"/>
        <w:bottom w:val="none" w:sz="0" w:space="0" w:color="auto"/>
        <w:right w:val="none" w:sz="0" w:space="0" w:color="auto"/>
      </w:divBdr>
    </w:div>
    <w:div w:id="1438482322">
      <w:bodyDiv w:val="1"/>
      <w:marLeft w:val="0"/>
      <w:marRight w:val="0"/>
      <w:marTop w:val="0"/>
      <w:marBottom w:val="0"/>
      <w:divBdr>
        <w:top w:val="none" w:sz="0" w:space="0" w:color="auto"/>
        <w:left w:val="none" w:sz="0" w:space="0" w:color="auto"/>
        <w:bottom w:val="none" w:sz="0" w:space="0" w:color="auto"/>
        <w:right w:val="none" w:sz="0" w:space="0" w:color="auto"/>
      </w:divBdr>
    </w:div>
    <w:div w:id="1523468093">
      <w:bodyDiv w:val="1"/>
      <w:marLeft w:val="0"/>
      <w:marRight w:val="0"/>
      <w:marTop w:val="0"/>
      <w:marBottom w:val="0"/>
      <w:divBdr>
        <w:top w:val="none" w:sz="0" w:space="0" w:color="auto"/>
        <w:left w:val="none" w:sz="0" w:space="0" w:color="auto"/>
        <w:bottom w:val="none" w:sz="0" w:space="0" w:color="auto"/>
        <w:right w:val="none" w:sz="0" w:space="0" w:color="auto"/>
      </w:divBdr>
    </w:div>
    <w:div w:id="1524632811">
      <w:bodyDiv w:val="1"/>
      <w:marLeft w:val="0"/>
      <w:marRight w:val="0"/>
      <w:marTop w:val="0"/>
      <w:marBottom w:val="0"/>
      <w:divBdr>
        <w:top w:val="none" w:sz="0" w:space="0" w:color="auto"/>
        <w:left w:val="none" w:sz="0" w:space="0" w:color="auto"/>
        <w:bottom w:val="none" w:sz="0" w:space="0" w:color="auto"/>
        <w:right w:val="none" w:sz="0" w:space="0" w:color="auto"/>
      </w:divBdr>
    </w:div>
    <w:div w:id="1547840182">
      <w:bodyDiv w:val="1"/>
      <w:marLeft w:val="0"/>
      <w:marRight w:val="0"/>
      <w:marTop w:val="0"/>
      <w:marBottom w:val="0"/>
      <w:divBdr>
        <w:top w:val="none" w:sz="0" w:space="0" w:color="auto"/>
        <w:left w:val="none" w:sz="0" w:space="0" w:color="auto"/>
        <w:bottom w:val="none" w:sz="0" w:space="0" w:color="auto"/>
        <w:right w:val="none" w:sz="0" w:space="0" w:color="auto"/>
      </w:divBdr>
    </w:div>
    <w:div w:id="1573197051">
      <w:bodyDiv w:val="1"/>
      <w:marLeft w:val="0"/>
      <w:marRight w:val="0"/>
      <w:marTop w:val="0"/>
      <w:marBottom w:val="0"/>
      <w:divBdr>
        <w:top w:val="none" w:sz="0" w:space="0" w:color="auto"/>
        <w:left w:val="none" w:sz="0" w:space="0" w:color="auto"/>
        <w:bottom w:val="none" w:sz="0" w:space="0" w:color="auto"/>
        <w:right w:val="none" w:sz="0" w:space="0" w:color="auto"/>
      </w:divBdr>
    </w:div>
    <w:div w:id="1593466803">
      <w:bodyDiv w:val="1"/>
      <w:marLeft w:val="0"/>
      <w:marRight w:val="0"/>
      <w:marTop w:val="0"/>
      <w:marBottom w:val="0"/>
      <w:divBdr>
        <w:top w:val="none" w:sz="0" w:space="0" w:color="auto"/>
        <w:left w:val="none" w:sz="0" w:space="0" w:color="auto"/>
        <w:bottom w:val="none" w:sz="0" w:space="0" w:color="auto"/>
        <w:right w:val="none" w:sz="0" w:space="0" w:color="auto"/>
      </w:divBdr>
    </w:div>
    <w:div w:id="1609777132">
      <w:bodyDiv w:val="1"/>
      <w:marLeft w:val="0"/>
      <w:marRight w:val="0"/>
      <w:marTop w:val="0"/>
      <w:marBottom w:val="0"/>
      <w:divBdr>
        <w:top w:val="none" w:sz="0" w:space="0" w:color="auto"/>
        <w:left w:val="none" w:sz="0" w:space="0" w:color="auto"/>
        <w:bottom w:val="none" w:sz="0" w:space="0" w:color="auto"/>
        <w:right w:val="none" w:sz="0" w:space="0" w:color="auto"/>
      </w:divBdr>
    </w:div>
    <w:div w:id="1619726335">
      <w:bodyDiv w:val="1"/>
      <w:marLeft w:val="0"/>
      <w:marRight w:val="0"/>
      <w:marTop w:val="0"/>
      <w:marBottom w:val="0"/>
      <w:divBdr>
        <w:top w:val="none" w:sz="0" w:space="0" w:color="auto"/>
        <w:left w:val="none" w:sz="0" w:space="0" w:color="auto"/>
        <w:bottom w:val="none" w:sz="0" w:space="0" w:color="auto"/>
        <w:right w:val="none" w:sz="0" w:space="0" w:color="auto"/>
      </w:divBdr>
    </w:div>
    <w:div w:id="1620448860">
      <w:bodyDiv w:val="1"/>
      <w:marLeft w:val="0"/>
      <w:marRight w:val="0"/>
      <w:marTop w:val="0"/>
      <w:marBottom w:val="0"/>
      <w:divBdr>
        <w:top w:val="none" w:sz="0" w:space="0" w:color="auto"/>
        <w:left w:val="none" w:sz="0" w:space="0" w:color="auto"/>
        <w:bottom w:val="none" w:sz="0" w:space="0" w:color="auto"/>
        <w:right w:val="none" w:sz="0" w:space="0" w:color="auto"/>
      </w:divBdr>
    </w:div>
    <w:div w:id="1673681779">
      <w:bodyDiv w:val="1"/>
      <w:marLeft w:val="0"/>
      <w:marRight w:val="0"/>
      <w:marTop w:val="0"/>
      <w:marBottom w:val="0"/>
      <w:divBdr>
        <w:top w:val="none" w:sz="0" w:space="0" w:color="auto"/>
        <w:left w:val="none" w:sz="0" w:space="0" w:color="auto"/>
        <w:bottom w:val="none" w:sz="0" w:space="0" w:color="auto"/>
        <w:right w:val="none" w:sz="0" w:space="0" w:color="auto"/>
      </w:divBdr>
    </w:div>
    <w:div w:id="1681547929">
      <w:bodyDiv w:val="1"/>
      <w:marLeft w:val="0"/>
      <w:marRight w:val="0"/>
      <w:marTop w:val="0"/>
      <w:marBottom w:val="0"/>
      <w:divBdr>
        <w:top w:val="none" w:sz="0" w:space="0" w:color="auto"/>
        <w:left w:val="none" w:sz="0" w:space="0" w:color="auto"/>
        <w:bottom w:val="none" w:sz="0" w:space="0" w:color="auto"/>
        <w:right w:val="none" w:sz="0" w:space="0" w:color="auto"/>
      </w:divBdr>
    </w:div>
    <w:div w:id="1766608008">
      <w:bodyDiv w:val="1"/>
      <w:marLeft w:val="0"/>
      <w:marRight w:val="0"/>
      <w:marTop w:val="0"/>
      <w:marBottom w:val="0"/>
      <w:divBdr>
        <w:top w:val="none" w:sz="0" w:space="0" w:color="auto"/>
        <w:left w:val="none" w:sz="0" w:space="0" w:color="auto"/>
        <w:bottom w:val="none" w:sz="0" w:space="0" w:color="auto"/>
        <w:right w:val="none" w:sz="0" w:space="0" w:color="auto"/>
      </w:divBdr>
    </w:div>
    <w:div w:id="1821145944">
      <w:bodyDiv w:val="1"/>
      <w:marLeft w:val="0"/>
      <w:marRight w:val="0"/>
      <w:marTop w:val="0"/>
      <w:marBottom w:val="0"/>
      <w:divBdr>
        <w:top w:val="none" w:sz="0" w:space="0" w:color="auto"/>
        <w:left w:val="none" w:sz="0" w:space="0" w:color="auto"/>
        <w:bottom w:val="none" w:sz="0" w:space="0" w:color="auto"/>
        <w:right w:val="none" w:sz="0" w:space="0" w:color="auto"/>
      </w:divBdr>
    </w:div>
    <w:div w:id="1842234789">
      <w:bodyDiv w:val="1"/>
      <w:marLeft w:val="0"/>
      <w:marRight w:val="0"/>
      <w:marTop w:val="0"/>
      <w:marBottom w:val="0"/>
      <w:divBdr>
        <w:top w:val="none" w:sz="0" w:space="0" w:color="auto"/>
        <w:left w:val="none" w:sz="0" w:space="0" w:color="auto"/>
        <w:bottom w:val="none" w:sz="0" w:space="0" w:color="auto"/>
        <w:right w:val="none" w:sz="0" w:space="0" w:color="auto"/>
      </w:divBdr>
    </w:div>
    <w:div w:id="1856842716">
      <w:bodyDiv w:val="1"/>
      <w:marLeft w:val="0"/>
      <w:marRight w:val="0"/>
      <w:marTop w:val="0"/>
      <w:marBottom w:val="0"/>
      <w:divBdr>
        <w:top w:val="none" w:sz="0" w:space="0" w:color="auto"/>
        <w:left w:val="none" w:sz="0" w:space="0" w:color="auto"/>
        <w:bottom w:val="none" w:sz="0" w:space="0" w:color="auto"/>
        <w:right w:val="none" w:sz="0" w:space="0" w:color="auto"/>
      </w:divBdr>
    </w:div>
    <w:div w:id="1861120619">
      <w:bodyDiv w:val="1"/>
      <w:marLeft w:val="0"/>
      <w:marRight w:val="0"/>
      <w:marTop w:val="0"/>
      <w:marBottom w:val="0"/>
      <w:divBdr>
        <w:top w:val="none" w:sz="0" w:space="0" w:color="auto"/>
        <w:left w:val="none" w:sz="0" w:space="0" w:color="auto"/>
        <w:bottom w:val="none" w:sz="0" w:space="0" w:color="auto"/>
        <w:right w:val="none" w:sz="0" w:space="0" w:color="auto"/>
      </w:divBdr>
    </w:div>
    <w:div w:id="1883903831">
      <w:bodyDiv w:val="1"/>
      <w:marLeft w:val="0"/>
      <w:marRight w:val="0"/>
      <w:marTop w:val="0"/>
      <w:marBottom w:val="0"/>
      <w:divBdr>
        <w:top w:val="none" w:sz="0" w:space="0" w:color="auto"/>
        <w:left w:val="none" w:sz="0" w:space="0" w:color="auto"/>
        <w:bottom w:val="none" w:sz="0" w:space="0" w:color="auto"/>
        <w:right w:val="none" w:sz="0" w:space="0" w:color="auto"/>
      </w:divBdr>
    </w:div>
    <w:div w:id="1997105152">
      <w:bodyDiv w:val="1"/>
      <w:marLeft w:val="0"/>
      <w:marRight w:val="0"/>
      <w:marTop w:val="0"/>
      <w:marBottom w:val="0"/>
      <w:divBdr>
        <w:top w:val="none" w:sz="0" w:space="0" w:color="auto"/>
        <w:left w:val="none" w:sz="0" w:space="0" w:color="auto"/>
        <w:bottom w:val="none" w:sz="0" w:space="0" w:color="auto"/>
        <w:right w:val="none" w:sz="0" w:space="0" w:color="auto"/>
      </w:divBdr>
    </w:div>
    <w:div w:id="2035884518">
      <w:bodyDiv w:val="1"/>
      <w:marLeft w:val="0"/>
      <w:marRight w:val="0"/>
      <w:marTop w:val="0"/>
      <w:marBottom w:val="0"/>
      <w:divBdr>
        <w:top w:val="none" w:sz="0" w:space="0" w:color="auto"/>
        <w:left w:val="none" w:sz="0" w:space="0" w:color="auto"/>
        <w:bottom w:val="none" w:sz="0" w:space="0" w:color="auto"/>
        <w:right w:val="none" w:sz="0" w:space="0" w:color="auto"/>
      </w:divBdr>
    </w:div>
    <w:div w:id="2036886990">
      <w:bodyDiv w:val="1"/>
      <w:marLeft w:val="0"/>
      <w:marRight w:val="0"/>
      <w:marTop w:val="0"/>
      <w:marBottom w:val="0"/>
      <w:divBdr>
        <w:top w:val="none" w:sz="0" w:space="0" w:color="auto"/>
        <w:left w:val="none" w:sz="0" w:space="0" w:color="auto"/>
        <w:bottom w:val="none" w:sz="0" w:space="0" w:color="auto"/>
        <w:right w:val="none" w:sz="0" w:space="0" w:color="auto"/>
      </w:divBdr>
    </w:div>
    <w:div w:id="2089188364">
      <w:bodyDiv w:val="1"/>
      <w:marLeft w:val="0"/>
      <w:marRight w:val="0"/>
      <w:marTop w:val="0"/>
      <w:marBottom w:val="0"/>
      <w:divBdr>
        <w:top w:val="none" w:sz="0" w:space="0" w:color="auto"/>
        <w:left w:val="none" w:sz="0" w:space="0" w:color="auto"/>
        <w:bottom w:val="none" w:sz="0" w:space="0" w:color="auto"/>
        <w:right w:val="none" w:sz="0" w:space="0" w:color="auto"/>
      </w:divBdr>
    </w:div>
    <w:div w:id="2095082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microsoft.com/office/2007/relationships/hdphoto" Target="media/hdphoto1.wdp"/></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8C5A11-283C-4868-B6CC-23607E559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5</Pages>
  <Words>1009</Words>
  <Characters>575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d Azam</dc:creator>
  <cp:keywords/>
  <dc:description/>
  <cp:lastModifiedBy>MARYAM SARFRAZ</cp:lastModifiedBy>
  <cp:revision>25</cp:revision>
  <cp:lastPrinted>2021-12-15T09:59:00Z</cp:lastPrinted>
  <dcterms:created xsi:type="dcterms:W3CDTF">2022-11-18T10:42:00Z</dcterms:created>
  <dcterms:modified xsi:type="dcterms:W3CDTF">2022-11-1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730982-cadf-385a-912e-d987a180210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